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6B5" w:rsidRPr="00EF3D19" w:rsidRDefault="00F436B5" w:rsidP="00F436B5">
      <w:pPr>
        <w:spacing w:after="240" w:line="360" w:lineRule="auto"/>
        <w:rPr>
          <w:rFonts w:ascii="Arial" w:hAnsi="Arial" w:cs="Arial"/>
          <w:sz w:val="24"/>
          <w:szCs w:val="24"/>
          <w:lang w:val="en-GB"/>
        </w:rPr>
      </w:pPr>
      <w:proofErr w:type="gramStart"/>
      <w:r w:rsidRPr="00EF3D19">
        <w:rPr>
          <w:rFonts w:ascii="Arial" w:hAnsi="Arial" w:cs="Arial"/>
          <w:b/>
          <w:sz w:val="24"/>
          <w:szCs w:val="24"/>
          <w:lang w:val="en-GB"/>
        </w:rPr>
        <w:t xml:space="preserve">Table </w:t>
      </w:r>
      <w:r w:rsidR="00951787">
        <w:rPr>
          <w:rFonts w:ascii="Arial" w:hAnsi="Arial" w:cs="Arial"/>
          <w:b/>
          <w:sz w:val="24"/>
          <w:szCs w:val="24"/>
          <w:lang w:val="en-GB"/>
        </w:rPr>
        <w:t>2</w:t>
      </w:r>
      <w:r w:rsidRPr="00EF3D19">
        <w:rPr>
          <w:rFonts w:ascii="Arial" w:hAnsi="Arial" w:cs="Arial"/>
          <w:b/>
          <w:sz w:val="24"/>
          <w:szCs w:val="24"/>
          <w:lang w:val="en-GB"/>
        </w:rPr>
        <w:t>.</w:t>
      </w:r>
      <w:proofErr w:type="gramEnd"/>
      <w:r w:rsidRPr="00EF3D19">
        <w:rPr>
          <w:rFonts w:ascii="Arial" w:hAnsi="Arial" w:cs="Arial"/>
          <w:sz w:val="24"/>
          <w:szCs w:val="24"/>
          <w:lang w:val="en-GB"/>
        </w:rPr>
        <w:t xml:space="preserve"> Advantages and disadvantages of genotypic vs phenotypic surveillance of antimicrobial resistance</w:t>
      </w:r>
    </w:p>
    <w:tbl>
      <w:tblPr>
        <w:tblStyle w:val="Tabellenraster"/>
        <w:tblW w:w="14850" w:type="dxa"/>
        <w:jc w:val="center"/>
        <w:tblLook w:val="04A0" w:firstRow="1" w:lastRow="0" w:firstColumn="1" w:lastColumn="0" w:noHBand="0" w:noVBand="1"/>
      </w:tblPr>
      <w:tblGrid>
        <w:gridCol w:w="2943"/>
        <w:gridCol w:w="4111"/>
        <w:gridCol w:w="2835"/>
        <w:gridCol w:w="4961"/>
      </w:tblGrid>
      <w:tr w:rsidR="00F436B5" w:rsidRPr="00EF3D19" w:rsidTr="00B77F7C">
        <w:trPr>
          <w:trHeight w:val="463"/>
          <w:jc w:val="center"/>
        </w:trPr>
        <w:tc>
          <w:tcPr>
            <w:tcW w:w="7054" w:type="dxa"/>
            <w:gridSpan w:val="2"/>
            <w:tcBorders>
              <w:left w:val="single" w:sz="12" w:space="0" w:color="FFFFFF" w:themeColor="background1"/>
              <w:bottom w:val="single" w:sz="12" w:space="0" w:color="auto"/>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Phenotypic/susceptibility testing methods</w:t>
            </w:r>
            <w:r w:rsidRPr="009F4CCE">
              <w:rPr>
                <w:rFonts w:ascii="Arial" w:hAnsi="Arial" w:cs="Arial"/>
                <w:b/>
                <w:sz w:val="24"/>
                <w:szCs w:val="24"/>
                <w:vertAlign w:val="superscript"/>
                <w:lang w:val="en-GB"/>
              </w:rPr>
              <w:t>¤</w:t>
            </w:r>
          </w:p>
        </w:tc>
        <w:tc>
          <w:tcPr>
            <w:tcW w:w="7796" w:type="dxa"/>
            <w:gridSpan w:val="2"/>
            <w:tcBorders>
              <w:bottom w:val="single" w:sz="12" w:space="0" w:color="auto"/>
              <w:right w:val="single" w:sz="12" w:space="0" w:color="FFFFFF" w:themeColor="background1"/>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Genotypic methods</w:t>
            </w:r>
            <w:r w:rsidRPr="009F4CCE">
              <w:rPr>
                <w:rFonts w:ascii="Arial" w:hAnsi="Arial" w:cs="Arial"/>
                <w:b/>
                <w:sz w:val="24"/>
                <w:szCs w:val="24"/>
                <w:vertAlign w:val="superscript"/>
                <w:lang w:val="en-GB"/>
              </w:rPr>
              <w:t>*</w:t>
            </w:r>
          </w:p>
        </w:tc>
      </w:tr>
      <w:tr w:rsidR="00F436B5" w:rsidRPr="00EF3D19" w:rsidTr="00B77F7C">
        <w:trPr>
          <w:trHeight w:val="353"/>
          <w:jc w:val="center"/>
        </w:trPr>
        <w:tc>
          <w:tcPr>
            <w:tcW w:w="2943" w:type="dxa"/>
            <w:tcBorders>
              <w:top w:val="single" w:sz="12" w:space="0" w:color="auto"/>
              <w:left w:val="single" w:sz="12" w:space="0" w:color="FFFFFF" w:themeColor="background1"/>
              <w:bottom w:val="single" w:sz="12" w:space="0" w:color="auto"/>
              <w:right w:val="single" w:sz="4" w:space="0" w:color="FFFFFF" w:themeColor="background1"/>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Advantages</w:t>
            </w:r>
          </w:p>
        </w:tc>
        <w:tc>
          <w:tcPr>
            <w:tcW w:w="4111" w:type="dxa"/>
            <w:tcBorders>
              <w:top w:val="single" w:sz="12" w:space="0" w:color="auto"/>
              <w:left w:val="single" w:sz="4" w:space="0" w:color="FFFFFF" w:themeColor="background1"/>
              <w:bottom w:val="single" w:sz="12" w:space="0" w:color="auto"/>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Disadvantages</w:t>
            </w:r>
          </w:p>
        </w:tc>
        <w:tc>
          <w:tcPr>
            <w:tcW w:w="2835" w:type="dxa"/>
            <w:tcBorders>
              <w:top w:val="single" w:sz="12" w:space="0" w:color="auto"/>
              <w:bottom w:val="single" w:sz="12" w:space="0" w:color="auto"/>
              <w:right w:val="single" w:sz="4" w:space="0" w:color="FFFFFF" w:themeColor="background1"/>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Advantages</w:t>
            </w:r>
          </w:p>
        </w:tc>
        <w:tc>
          <w:tcPr>
            <w:tcW w:w="4961" w:type="dxa"/>
            <w:tcBorders>
              <w:top w:val="single" w:sz="12" w:space="0" w:color="auto"/>
              <w:left w:val="single" w:sz="4" w:space="0" w:color="FFFFFF" w:themeColor="background1"/>
              <w:bottom w:val="single" w:sz="12" w:space="0" w:color="auto"/>
              <w:right w:val="single" w:sz="12" w:space="0" w:color="FFFFFF" w:themeColor="background1"/>
            </w:tcBorders>
          </w:tcPr>
          <w:p w:rsidR="00F436B5" w:rsidRPr="00EF3D19" w:rsidRDefault="00F436B5" w:rsidP="00EF3D19">
            <w:pPr>
              <w:suppressLineNumbers/>
              <w:spacing w:after="100" w:afterAutospacing="1"/>
              <w:jc w:val="center"/>
              <w:rPr>
                <w:rFonts w:ascii="Arial" w:hAnsi="Arial" w:cs="Arial"/>
                <w:b/>
                <w:sz w:val="24"/>
                <w:szCs w:val="24"/>
                <w:lang w:val="en-GB"/>
              </w:rPr>
            </w:pPr>
            <w:r w:rsidRPr="00EF3D19">
              <w:rPr>
                <w:rFonts w:ascii="Arial" w:hAnsi="Arial" w:cs="Arial"/>
                <w:b/>
                <w:sz w:val="24"/>
                <w:szCs w:val="24"/>
                <w:lang w:val="en-GB"/>
              </w:rPr>
              <w:t>Disadvantages</w:t>
            </w:r>
          </w:p>
        </w:tc>
      </w:tr>
      <w:tr w:rsidR="00F436B5" w:rsidRPr="00951787" w:rsidTr="00B77F7C">
        <w:trPr>
          <w:trHeight w:val="353"/>
          <w:jc w:val="center"/>
        </w:trPr>
        <w:tc>
          <w:tcPr>
            <w:tcW w:w="2943" w:type="dxa"/>
            <w:tcBorders>
              <w:top w:val="single" w:sz="12" w:space="0" w:color="auto"/>
              <w:left w:val="single" w:sz="12" w:space="0" w:color="FFFFFF" w:themeColor="background1"/>
              <w:righ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Easy access globally</w:t>
            </w:r>
            <w:r w:rsidR="00EF3D19">
              <w:rPr>
                <w:rFonts w:ascii="Arial" w:eastAsia="Times New Roman" w:hAnsi="Arial" w:cs="Arial"/>
                <w:color w:val="323232"/>
                <w:sz w:val="24"/>
                <w:szCs w:val="24"/>
                <w:lang w:val="en" w:eastAsia="de-CH"/>
              </w:rPr>
              <w:t xml:space="preserve"> </w:t>
            </w:r>
            <w:r w:rsidRPr="00EF3D19">
              <w:rPr>
                <w:rFonts w:ascii="Arial" w:eastAsia="Times New Roman" w:hAnsi="Arial" w:cs="Arial"/>
                <w:color w:val="323232"/>
                <w:sz w:val="24"/>
                <w:szCs w:val="24"/>
                <w:lang w:val="en" w:eastAsia="de-CH"/>
              </w:rPr>
              <w:t>(?)</w:t>
            </w:r>
          </w:p>
        </w:tc>
        <w:tc>
          <w:tcPr>
            <w:tcW w:w="4111" w:type="dxa"/>
            <w:tcBorders>
              <w:top w:val="single" w:sz="12" w:space="0" w:color="auto"/>
              <w:left w:val="single" w:sz="4"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 xml:space="preserve">Select for indicator bacterial organisms and largely ignore </w:t>
            </w:r>
            <w:r w:rsidR="00EF3D19">
              <w:rPr>
                <w:rFonts w:ascii="Arial" w:eastAsia="Times New Roman" w:hAnsi="Arial" w:cs="Arial"/>
                <w:color w:val="323232"/>
                <w:sz w:val="24"/>
                <w:szCs w:val="24"/>
                <w:lang w:val="en" w:eastAsia="de-CH"/>
              </w:rPr>
              <w:t xml:space="preserve">       </w:t>
            </w:r>
            <w:r w:rsidRPr="00EF3D19">
              <w:rPr>
                <w:rFonts w:ascii="Arial" w:eastAsia="Times New Roman" w:hAnsi="Arial" w:cs="Arial"/>
                <w:color w:val="323232"/>
                <w:sz w:val="24"/>
                <w:szCs w:val="24"/>
                <w:lang w:val="en" w:eastAsia="de-CH"/>
              </w:rPr>
              <w:t>non-pathogenic bacterial species</w:t>
            </w:r>
          </w:p>
        </w:tc>
        <w:tc>
          <w:tcPr>
            <w:tcW w:w="2835" w:type="dxa"/>
            <w:tcBorders>
              <w:top w:val="single" w:sz="12" w:space="0" w:color="auto"/>
              <w:right w:val="single" w:sz="4"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Yield data about any resistance gene or mutation present</w:t>
            </w:r>
          </w:p>
        </w:tc>
        <w:tc>
          <w:tcPr>
            <w:tcW w:w="4961" w:type="dxa"/>
            <w:tcBorders>
              <w:top w:val="single" w:sz="12" w:space="0" w:color="auto"/>
              <w:left w:val="single" w:sz="4" w:space="0" w:color="FFFFFF" w:themeColor="background1"/>
              <w:right w:val="single" w:sz="12"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Insufficient knowledge about all genetic variation may complicate accurate prediction of resistance</w:t>
            </w:r>
            <w:hyperlink w:anchor="_ENREF_50" w:tooltip="Ellington, 2017 #72" w:history="1">
              <w:r w:rsidRPr="00EF3D19">
                <w:rPr>
                  <w:rFonts w:ascii="Arial" w:eastAsia="Times New Roman" w:hAnsi="Arial" w:cs="Arial"/>
                  <w:color w:val="323232"/>
                  <w:sz w:val="24"/>
                  <w:szCs w:val="24"/>
                  <w:lang w:val="en" w:eastAsia="de-CH"/>
                </w:rPr>
                <w:fldChar w:fldCharType="begin">
                  <w:fldData xml:space="preserve">PEVuZE5vdGU+PENpdGU+PEF1dGhvcj5FbGxpbmd0b248L0F1dGhvcj48WWVhcj4yMDE3PC9ZZWFy
PjxSZWNOdW0+NzI8L1JlY051bT48RGlzcGxheVRleHQ+PHN0eWxlIGZhY2U9InN1cGVyc2NyaXB0
Ij41MDwvc3R5bGU+PC9EaXNwbGF5VGV4dD48cmVjb3JkPjxyZWMtbnVtYmVyPjcyPC9yZWMtbnVt
YmVyPjxmb3JlaWduLWtleXM+PGtleSBhcHA9IkVOIiBkYi1pZD0icncyYWR3enI2dzBmcjZlZGU5
OXByZXd3c3NkeHZ6MDV6czJ2Ij43Mjwva2V5PjwvZm9yZWlnbi1rZXlzPjxyZWYtdHlwZSBuYW1l
PSJKb3VybmFsIEFydGljbGUiPjE3PC9yZWYtdHlwZT48Y29udHJpYnV0b3JzPjxhdXRob3JzPjxh
dXRob3I+RWxsaW5ndG9uLCBNLiBKLjwvYXV0aG9yPjxhdXRob3I+RWtlbHVuZCwgTy48L2F1dGhv
cj48YXV0aG9yPkFhcmVzdHJ1cCwgRi4gTS48L2F1dGhvcj48YXV0aG9yPkNhbnRvbiwgUi48L2F1
dGhvcj48YXV0aG9yPkRvdW1pdGgsIE0uPC9hdXRob3I+PGF1dGhvcj5HaXNrZSwgQy48L2F1dGhv
cj48YXV0aG9yPkdydW5kbWFuLCBILjwvYXV0aG9yPjxhdXRob3I+SGFzbWFuLCBILjwvYXV0aG9y
PjxhdXRob3I+SG9sZGVuLCBNLiBULiBHLjwvYXV0aG9yPjxhdXRob3I+SG9wa2lucywgSy4gTC48
L2F1dGhvcj48YXV0aG9yPklyZWRlbGwsIEouPC9hdXRob3I+PGF1dGhvcj5LYWhsbWV0ZXIsIEcu
PC9hdXRob3I+PGF1dGhvcj5Lb3NlciwgQy4gVS48L2F1dGhvcj48YXV0aG9yPk1hY0dvd2FuLCBB
LjwvYXV0aG9yPjxhdXRob3I+TWV2aXVzLCBELjwvYXV0aG9yPjxhdXRob3I+TXVsdmV5LCBNLjwv
YXV0aG9yPjxhdXRob3I+TmFhcywgVC48L2F1dGhvcj48YXV0aG9yPlBldG8sIFQuPC9hdXRob3I+
PGF1dGhvcj5Sb2xhaW4sIEouIE0uPC9hdXRob3I+PGF1dGhvcj5TYW11ZWxzZW4sIE8uPC9hdXRo
b3I+PGF1dGhvcj5Xb29kZm9yZCwgTi48L2F1dGhvcj48L2F1dGhvcnM+PC9jb250cmlidXRvcnM+
PGF1dGgtYWRkcmVzcz5BbnRpbWljcm9iaWFsIFJlc2lzdGFuY2UgYW5kIEhlYWx0aGNhcmUgQXNz
b2NpYXRlZCBJbmZlY3Rpb25zIChBTVJIQUkpIFJlZmVyZW5jZSBVbml0LCBOYXRpb25hbCBJbmZl
Y3Rpb24gU2VydmljZSwgUHVibGljIEhlYWx0aCBFbmdsYW5kLCBMb25kb24sIFVLLiYjeEQ7RGVw
YXJ0bWVudCBvZiBDbGluaWNhbCBNaWNyb2Jpb2xvZ3kgYW5kIHRoZSBFVUNBU1QgRGV2ZWxvcG1l
bnQgTGFib3JhdG9yeSwgS3Jvbm9iZXJnIFJlZ2lvbiwgQ2VudHJhbCBIb3NwaXRhbCwgVmF4am8s
IFN3ZWRlbi4mI3hEO05hdGlvbmFsIEZvb2QgSW5zdGl0dXRlLCBSZXNlYXJjaCBHcm91cCBmb3Ig
R2Vub21pYyBFcGlkZW1pb2xvZ3ksIFRlY2huaWNhbCBVbml2ZXJzaXR5IG9mIERlbm1hcmssIDI4
MDAgS2dzLiBMeW5nYnksIERlbm1hcmsuJiN4RDtTZXJ2aWNpbyBkZSBNaWNyb2Jpb2xvZ2lhLCBI
b3NwaXRhbCBSYW1vbiB5IENhamFsIGFuZCBJbnN0aXR1dG8gUmFtb24geSBDYWphbCBkZSBJbnZl
c3RpZ2FjaW9uIFNhbml0YXJpYSwgTWFkcmlkLCBTcGFpbi4mI3hEO0RlcGFydG1lbnQgb2YgTGFi
b3JhdG9yeSBNZWRpY2luZSwgS2Fyb2xpbnNrYSBJbnN0aXR1dGUgYW5kIEthcm9saW5za2EgVW5p
dmVyc2l0eSBIb3NwaXRhbCwgU3RvY2tob2xtLCBTd2VkZW4uJiN4RDtVbml2ZXJzaXR5IE1lZGlj
YWwgQ2VudHJlIEZyZWlidXJnLCBJbmZlY3Rpb24gUHJldmVudGlvbiBhbmQgSG9zcGl0YWwgSHln
aWVuZSwgRmFjdWx0eSBvZiBNZWRpY2luZSwgVW5pdmVyc2l0eSBvZiBGcmVpYnVyZywgRnJlaWJ1
cmcsIEdlcm1hbnkuJiN4RDtTdGF0ZW5zIFNlcnVtIEluc3RpdHV0ZSwgRGVwYXJ0bWVudCBvZiBN
aWNyb2Jpb2xvZ3kgYW5kIEluZmVjdGlvbiBDb250cm9sLCBDb3BlbmhhZ2VuLCBEZW5tYXJrLiYj
eEQ7U2Nob29sIG9mIE1lZGljaW5lLCBNZWRpY2FsICZhbXA7IEJpb2xvZ2ljYWwgU2NpZW5jZXMs
IE5vcnRoIEhhdWdoLCBVbml2ZXJzaXR5IG9mIFN0IEFuZHJld3MsIFVLLiYjeEQ7V2VzdG1lYWQg
SW5zdGl0dXRlIGZvciBNZWRpY2FsIFJlc2VhcmNoLCBVbml2ZXJzaXR5IG9mIFN5ZG5leSBhbmQg
TWFyaWUgQmFzaGlyIEluc3RpdHV0ZSwgU3lkbmV5LCBOU1csIEF1c3RyYWxpYS4mI3hEO0RlcGFy
dG1lbnQgb2YgTWVkaWNpbmUsIFVuaXZlcnNpdHkgb2YgQ2FtYnJpZGdlLCBDYW1icmlkZ2UsIFVL
LiYjeEQ7RGVwYXJ0bWVudCBvZiBNZWRpY2FsIE1pY3JvYmlvbG9neSwgTm9ydGggQnJpc3RvbCBO
SFMgVHJ1c3QsIFNvdXRobWVhZCBIb3NwaXRhbCwgQnJpc3RvbCwgVUsuJiN4RDtDZW50cmFsIFZl
dGVyaW5hcnkgSW5zdGl0dXRlIChDVkkpIHBhcnQgb2YgV2FnZW5pbmdlbiBVbml2ZXJzaXR5IGFu
ZCBSZXNlYXJjaCBDZW50cmUgKFdVUiksIExlbHlzdGFkLCBUaGUgTmV0aGVybGFuZHM7IERlcGFy
dG1lbnQgb2YgSW5mZWN0aW91cyBEaXNlYXNlcyBhbmQgSW1tdW5vbG9neSwgVXRyZWNodCBVbml2
ZXJzaXR5LCBVdHJlY2h0LCBUaGUgTmV0aGVybGFuZHMuJiN4RDtOYXRpb25hbCBNaWNyb2Jpb2xv
Z3kgTGFib3JhdG9yeSwgV2lubmlwZWcsIE1hbml0b2JhLCBDYW5hZGEuJiN4RDtGcmVuY2ggTmF0
aW9uYWwgUmVmZXJlbmNlIENlbnRyZSBmb3IgQW50aWJpb3RpYyBSZXNpc3RhbmNlLCBCYWN0ZXJp
b2xvZ3ktSHlnaWVuZSB1bml0LCBIb3BpdGFsIEJpY2V0cmUsIEFQSFAsIExhYkV4IExFUk1JVCwg
VW5pdmVyc2l0eSBQYXJpcyBTdWQsIExlIEtyZW1saW4tQmljZXRyZSwgRnJhbmNlLiYjeEQ7TnVm
ZmllbGQgRGVwYXJ0bWVudCBvZiBNZWRpY2luZSwgSm9obiBSYWRjbGlmZmUgSG9zcGl0YWwsIFVu
aXZlcnNpdHkgb2YgT3hmb3JkLCBPeGZvcmQsIFVLLiYjeEQ7UFUtUEggZGVzIERpc2NpcGxpbmVz
IFBoYXJtYWNldXRpcXVlcywgMS1VUk1JVEUgQ05SUyBJUkQgVU1SIDYyMzYsIElIVSBNZWRpdGVy
cmFuZWUgSW5mZWN0aW9uLCBWYWxvcml6YXRpb24gYW5kIFRyYW5zZmVyLCBBaXggTWFyc2VpbGxl
IFVuaXZlcnNpdGUsIEZhY3VsdGUgZGUgTWVkZWNpbmUgZXQgZGUgUGhhcm1hY2llLCBNYXJzZWls
bGUsIEZyYW5jZS4mI3hEO05vcndlZ2lhbiBOYXRpb25hbCBBZHZpc29yeSBVbml0IG9uIERldGVj
dGlvbiBvZiBBbnRpbWljcm9iaWFsIFJlc2lzdGFuY2UsIFVuaXZlcnNpdHkgSG9zcGl0YWwgb2Yg
Tm9ydGggTm9yd2F5LCBEZXBhcnRtZW50IG9mIE1pY3JvYmlvbG9neSBhbmQgSW5mZWN0aW9uIENv
bnRyb2wsIFRyb21zbywgTm9yd2F5LiYjeEQ7QW50aW1pY3JvYmlhbCBSZXNpc3RhbmNlIGFuZCBI
ZWFsdGhjYXJlIEFzc29jaWF0ZWQgSW5mZWN0aW9ucyAoQU1SSEFJKSBSZWZlcmVuY2UgVW5pdCwg
TmF0aW9uYWwgSW5mZWN0aW9uIFNlcnZpY2UsIFB1YmxpYyBIZWFsdGggRW5nbGFuZCwgTG9uZG9u
LCBVSy4gRWxlY3Ryb25pYyBhZGRyZXNzOiBuZWlsLndvb2Rmb3JkQHBoZS5nb3YudWsuPC9hdXRo
LWFkZHJlc3M+PHRpdGxlcz48dGl0bGU+VGhlIHJvbGUgb2Ygd2hvbGUgZ2Vub21lIHNlcXVlbmNp
bmcgaW4gYW50aW1pY3JvYmlhbCBzdXNjZXB0aWJpbGl0eSB0ZXN0aW5nIG9mIGJhY3RlcmlhOiBy
ZXBvcnQgZnJvbSB0aGUgRVVDQVNUIFN1YmNvbW1pdHRlZT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i0yMjwvcGFnZXM+PHZv
bHVtZT4yMzwvdm9sdW1lPjxudW1iZXI+MTwvbnVtYmVyPjxlZGl0aW9uPjIwMTYvMTEvMjk8L2Vk
aXRpb24+PGtleXdvcmRzPjxrZXl3b3JkPkFudGktQmFjdGVyaWFsIEFnZW50cy8gcGhhcm1hY29s
b2d5PC9rZXl3b3JkPjxrZXl3b3JkPkJhY3RlcmlhLyBkcnVnIGVmZmVjdHMvIGdlbmV0aWNzPC9r
ZXl3b3JkPjxrZXl3b3JkPkV1cm9wZTwva2V5d29yZD48a2V5d29yZD5HZW5vbWUsIEJhY3Rlcmlh
bDwva2V5d29yZD48a2V5d29yZD5JbnRlcm5hdGlvbmFsaXR5PC9rZXl3b3JkPjxrZXl3b3JkPk1p
Y3JvYmlhbCBTZW5zaXRpdml0eSBUZXN0cy8gbWV0aG9kczwva2V5d29yZD48L2tleXdvcmRzPjxk
YXRlcz48eWVhcj4yMDE3PC95ZWFyPjxwdWItZGF0ZXM+PGRhdGU+SmFuPC9kYXRlPjwvcHViLWRh
dGVzPjwvZGF0ZXM+PGlzYm4+MTQ2OS0wNjkxIChFbGVjdHJvbmljKSYjeEQ7MTE5OC03NDNYIChM
aW5raW5nKTwvaXNibj48YWNjZXNzaW9uLW51bT4yNzg5MDQ1NzwvYWNjZXNzaW9uLW51bT48dXJs
cz48L3VybHM+PGVsZWN0cm9uaWMtcmVzb3VyY2UtbnVtPjEwLjEwMTYvai5jbWkuMjAxNi4xMS4w
MTI8L2VsZWN0cm9uaWMtcmVzb3VyY2UtbnVtPjxyZW1vdGUtZGF0YWJhc2UtcHJvdmlkZXI+TkxN
PC9yZW1vdGUtZGF0YWJhc2UtcHJvdmlkZXI+PGxhbmd1YWdlPmVuZzwvbGFuZ3VhZ2U+PC9yZWNv
cmQ+PC9DaXRlPjwvRW5kTm90ZT4A
</w:fldData>
                </w:fldChar>
              </w:r>
              <w:r w:rsidRPr="00EF3D19">
                <w:rPr>
                  <w:rFonts w:ascii="Arial" w:eastAsia="Times New Roman" w:hAnsi="Arial" w:cs="Arial"/>
                  <w:color w:val="323232"/>
                  <w:sz w:val="24"/>
                  <w:szCs w:val="24"/>
                  <w:lang w:val="en" w:eastAsia="de-CH"/>
                </w:rPr>
                <w:instrText xml:space="preserve"> ADDIN EN.CITE </w:instrText>
              </w:r>
              <w:r w:rsidRPr="00EF3D19">
                <w:rPr>
                  <w:rFonts w:ascii="Arial" w:eastAsia="Times New Roman" w:hAnsi="Arial" w:cs="Arial"/>
                  <w:color w:val="323232"/>
                  <w:sz w:val="24"/>
                  <w:szCs w:val="24"/>
                  <w:lang w:val="en" w:eastAsia="de-CH"/>
                </w:rPr>
                <w:fldChar w:fldCharType="begin">
                  <w:fldData xml:space="preserve">PEVuZE5vdGU+PENpdGU+PEF1dGhvcj5FbGxpbmd0b248L0F1dGhvcj48WWVhcj4yMDE3PC9ZZWFy
PjxSZWNOdW0+NzI8L1JlY051bT48RGlzcGxheVRleHQ+PHN0eWxlIGZhY2U9InN1cGVyc2NyaXB0
Ij41MDwvc3R5bGU+PC9EaXNwbGF5VGV4dD48cmVjb3JkPjxyZWMtbnVtYmVyPjcyPC9yZWMtbnVt
YmVyPjxmb3JlaWduLWtleXM+PGtleSBhcHA9IkVOIiBkYi1pZD0icncyYWR3enI2dzBmcjZlZGU5
OXByZXd3c3NkeHZ6MDV6czJ2Ij43Mjwva2V5PjwvZm9yZWlnbi1rZXlzPjxyZWYtdHlwZSBuYW1l
PSJKb3VybmFsIEFydGljbGUiPjE3PC9yZWYtdHlwZT48Y29udHJpYnV0b3JzPjxhdXRob3JzPjxh
dXRob3I+RWxsaW5ndG9uLCBNLiBKLjwvYXV0aG9yPjxhdXRob3I+RWtlbHVuZCwgTy48L2F1dGhv
cj48YXV0aG9yPkFhcmVzdHJ1cCwgRi4gTS48L2F1dGhvcj48YXV0aG9yPkNhbnRvbiwgUi48L2F1
dGhvcj48YXV0aG9yPkRvdW1pdGgsIE0uPC9hdXRob3I+PGF1dGhvcj5HaXNrZSwgQy48L2F1dGhv
cj48YXV0aG9yPkdydW5kbWFuLCBILjwvYXV0aG9yPjxhdXRob3I+SGFzbWFuLCBILjwvYXV0aG9y
PjxhdXRob3I+SG9sZGVuLCBNLiBULiBHLjwvYXV0aG9yPjxhdXRob3I+SG9wa2lucywgSy4gTC48
L2F1dGhvcj48YXV0aG9yPklyZWRlbGwsIEouPC9hdXRob3I+PGF1dGhvcj5LYWhsbWV0ZXIsIEcu
PC9hdXRob3I+PGF1dGhvcj5Lb3NlciwgQy4gVS48L2F1dGhvcj48YXV0aG9yPk1hY0dvd2FuLCBB
LjwvYXV0aG9yPjxhdXRob3I+TWV2aXVzLCBELjwvYXV0aG9yPjxhdXRob3I+TXVsdmV5LCBNLjwv
YXV0aG9yPjxhdXRob3I+TmFhcywgVC48L2F1dGhvcj48YXV0aG9yPlBldG8sIFQuPC9hdXRob3I+
PGF1dGhvcj5Sb2xhaW4sIEouIE0uPC9hdXRob3I+PGF1dGhvcj5TYW11ZWxzZW4sIE8uPC9hdXRo
b3I+PGF1dGhvcj5Xb29kZm9yZCwgTi48L2F1dGhvcj48L2F1dGhvcnM+PC9jb250cmlidXRvcnM+
PGF1dGgtYWRkcmVzcz5BbnRpbWljcm9iaWFsIFJlc2lzdGFuY2UgYW5kIEhlYWx0aGNhcmUgQXNz
b2NpYXRlZCBJbmZlY3Rpb25zIChBTVJIQUkpIFJlZmVyZW5jZSBVbml0LCBOYXRpb25hbCBJbmZl
Y3Rpb24gU2VydmljZSwgUHVibGljIEhlYWx0aCBFbmdsYW5kLCBMb25kb24sIFVLLiYjeEQ7RGVw
YXJ0bWVudCBvZiBDbGluaWNhbCBNaWNyb2Jpb2xvZ3kgYW5kIHRoZSBFVUNBU1QgRGV2ZWxvcG1l
bnQgTGFib3JhdG9yeSwgS3Jvbm9iZXJnIFJlZ2lvbiwgQ2VudHJhbCBIb3NwaXRhbCwgVmF4am8s
IFN3ZWRlbi4mI3hEO05hdGlvbmFsIEZvb2QgSW5zdGl0dXRlLCBSZXNlYXJjaCBHcm91cCBmb3Ig
R2Vub21pYyBFcGlkZW1pb2xvZ3ksIFRlY2huaWNhbCBVbml2ZXJzaXR5IG9mIERlbm1hcmssIDI4
MDAgS2dzLiBMeW5nYnksIERlbm1hcmsuJiN4RDtTZXJ2aWNpbyBkZSBNaWNyb2Jpb2xvZ2lhLCBI
b3NwaXRhbCBSYW1vbiB5IENhamFsIGFuZCBJbnN0aXR1dG8gUmFtb24geSBDYWphbCBkZSBJbnZl
c3RpZ2FjaW9uIFNhbml0YXJpYSwgTWFkcmlkLCBTcGFpbi4mI3hEO0RlcGFydG1lbnQgb2YgTGFi
b3JhdG9yeSBNZWRpY2luZSwgS2Fyb2xpbnNrYSBJbnN0aXR1dGUgYW5kIEthcm9saW5za2EgVW5p
dmVyc2l0eSBIb3NwaXRhbCwgU3RvY2tob2xtLCBTd2VkZW4uJiN4RDtVbml2ZXJzaXR5IE1lZGlj
YWwgQ2VudHJlIEZyZWlidXJnLCBJbmZlY3Rpb24gUHJldmVudGlvbiBhbmQgSG9zcGl0YWwgSHln
aWVuZSwgRmFjdWx0eSBvZiBNZWRpY2luZSwgVW5pdmVyc2l0eSBvZiBGcmVpYnVyZywgRnJlaWJ1
cmcsIEdlcm1hbnkuJiN4RDtTdGF0ZW5zIFNlcnVtIEluc3RpdHV0ZSwgRGVwYXJ0bWVudCBvZiBN
aWNyb2Jpb2xvZ3kgYW5kIEluZmVjdGlvbiBDb250cm9sLCBDb3BlbmhhZ2VuLCBEZW5tYXJrLiYj
eEQ7U2Nob29sIG9mIE1lZGljaW5lLCBNZWRpY2FsICZhbXA7IEJpb2xvZ2ljYWwgU2NpZW5jZXMs
IE5vcnRoIEhhdWdoLCBVbml2ZXJzaXR5IG9mIFN0IEFuZHJld3MsIFVLLiYjeEQ7V2VzdG1lYWQg
SW5zdGl0dXRlIGZvciBNZWRpY2FsIFJlc2VhcmNoLCBVbml2ZXJzaXR5IG9mIFN5ZG5leSBhbmQg
TWFyaWUgQmFzaGlyIEluc3RpdHV0ZSwgU3lkbmV5LCBOU1csIEF1c3RyYWxpYS4mI3hEO0RlcGFy
dG1lbnQgb2YgTWVkaWNpbmUsIFVuaXZlcnNpdHkgb2YgQ2FtYnJpZGdlLCBDYW1icmlkZ2UsIFVL
LiYjeEQ7RGVwYXJ0bWVudCBvZiBNZWRpY2FsIE1pY3JvYmlvbG9neSwgTm9ydGggQnJpc3RvbCBO
SFMgVHJ1c3QsIFNvdXRobWVhZCBIb3NwaXRhbCwgQnJpc3RvbCwgVUsuJiN4RDtDZW50cmFsIFZl
dGVyaW5hcnkgSW5zdGl0dXRlIChDVkkpIHBhcnQgb2YgV2FnZW5pbmdlbiBVbml2ZXJzaXR5IGFu
ZCBSZXNlYXJjaCBDZW50cmUgKFdVUiksIExlbHlzdGFkLCBUaGUgTmV0aGVybGFuZHM7IERlcGFy
dG1lbnQgb2YgSW5mZWN0aW91cyBEaXNlYXNlcyBhbmQgSW1tdW5vbG9neSwgVXRyZWNodCBVbml2
ZXJzaXR5LCBVdHJlY2h0LCBUaGUgTmV0aGVybGFuZHMuJiN4RDtOYXRpb25hbCBNaWNyb2Jpb2xv
Z3kgTGFib3JhdG9yeSwgV2lubmlwZWcsIE1hbml0b2JhLCBDYW5hZGEuJiN4RDtGcmVuY2ggTmF0
aW9uYWwgUmVmZXJlbmNlIENlbnRyZSBmb3IgQW50aWJpb3RpYyBSZXNpc3RhbmNlLCBCYWN0ZXJp
b2xvZ3ktSHlnaWVuZSB1bml0LCBIb3BpdGFsIEJpY2V0cmUsIEFQSFAsIExhYkV4IExFUk1JVCwg
VW5pdmVyc2l0eSBQYXJpcyBTdWQsIExlIEtyZW1saW4tQmljZXRyZSwgRnJhbmNlLiYjeEQ7TnVm
ZmllbGQgRGVwYXJ0bWVudCBvZiBNZWRpY2luZSwgSm9obiBSYWRjbGlmZmUgSG9zcGl0YWwsIFVu
aXZlcnNpdHkgb2YgT3hmb3JkLCBPeGZvcmQsIFVLLiYjeEQ7UFUtUEggZGVzIERpc2NpcGxpbmVz
IFBoYXJtYWNldXRpcXVlcywgMS1VUk1JVEUgQ05SUyBJUkQgVU1SIDYyMzYsIElIVSBNZWRpdGVy
cmFuZWUgSW5mZWN0aW9uLCBWYWxvcml6YXRpb24gYW5kIFRyYW5zZmVyLCBBaXggTWFyc2VpbGxl
IFVuaXZlcnNpdGUsIEZhY3VsdGUgZGUgTWVkZWNpbmUgZXQgZGUgUGhhcm1hY2llLCBNYXJzZWls
bGUsIEZyYW5jZS4mI3hEO05vcndlZ2lhbiBOYXRpb25hbCBBZHZpc29yeSBVbml0IG9uIERldGVj
dGlvbiBvZiBBbnRpbWljcm9iaWFsIFJlc2lzdGFuY2UsIFVuaXZlcnNpdHkgSG9zcGl0YWwgb2Yg
Tm9ydGggTm9yd2F5LCBEZXBhcnRtZW50IG9mIE1pY3JvYmlvbG9neSBhbmQgSW5mZWN0aW9uIENv
bnRyb2wsIFRyb21zbywgTm9yd2F5LiYjeEQ7QW50aW1pY3JvYmlhbCBSZXNpc3RhbmNlIGFuZCBI
ZWFsdGhjYXJlIEFzc29jaWF0ZWQgSW5mZWN0aW9ucyAoQU1SSEFJKSBSZWZlcmVuY2UgVW5pdCwg
TmF0aW9uYWwgSW5mZWN0aW9uIFNlcnZpY2UsIFB1YmxpYyBIZWFsdGggRW5nbGFuZCwgTG9uZG9u
LCBVSy4gRWxlY3Ryb25pYyBhZGRyZXNzOiBuZWlsLndvb2Rmb3JkQHBoZS5nb3YudWsuPC9hdXRo
LWFkZHJlc3M+PHRpdGxlcz48dGl0bGU+VGhlIHJvbGUgb2Ygd2hvbGUgZ2Vub21lIHNlcXVlbmNp
bmcgaW4gYW50aW1pY3JvYmlhbCBzdXNjZXB0aWJpbGl0eSB0ZXN0aW5nIG9mIGJhY3RlcmlhOiBy
ZXBvcnQgZnJvbSB0aGUgRVVDQVNUIFN1YmNvbW1pdHRlZT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i0yMjwvcGFnZXM+PHZv
bHVtZT4yMzwvdm9sdW1lPjxudW1iZXI+MTwvbnVtYmVyPjxlZGl0aW9uPjIwMTYvMTEvMjk8L2Vk
aXRpb24+PGtleXdvcmRzPjxrZXl3b3JkPkFudGktQmFjdGVyaWFsIEFnZW50cy8gcGhhcm1hY29s
b2d5PC9rZXl3b3JkPjxrZXl3b3JkPkJhY3RlcmlhLyBkcnVnIGVmZmVjdHMvIGdlbmV0aWNzPC9r
ZXl3b3JkPjxrZXl3b3JkPkV1cm9wZTwva2V5d29yZD48a2V5d29yZD5HZW5vbWUsIEJhY3Rlcmlh
bDwva2V5d29yZD48a2V5d29yZD5JbnRlcm5hdGlvbmFsaXR5PC9rZXl3b3JkPjxrZXl3b3JkPk1p
Y3JvYmlhbCBTZW5zaXRpdml0eSBUZXN0cy8gbWV0aG9kczwva2V5d29yZD48L2tleXdvcmRzPjxk
YXRlcz48eWVhcj4yMDE3PC95ZWFyPjxwdWItZGF0ZXM+PGRhdGU+SmFuPC9kYXRlPjwvcHViLWRh
dGVzPjwvZGF0ZXM+PGlzYm4+MTQ2OS0wNjkxIChFbGVjdHJvbmljKSYjeEQ7MTE5OC03NDNYIChM
aW5raW5nKTwvaXNibj48YWNjZXNzaW9uLW51bT4yNzg5MDQ1NzwvYWNjZXNzaW9uLW51bT48dXJs
cz48L3VybHM+PGVsZWN0cm9uaWMtcmVzb3VyY2UtbnVtPjEwLjEwMTYvai5jbWkuMjAxNi4xMS4w
MTI8L2VsZWN0cm9uaWMtcmVzb3VyY2UtbnVtPjxyZW1vdGUtZGF0YWJhc2UtcHJvdmlkZXI+TkxN
PC9yZW1vdGUtZGF0YWJhc2UtcHJvdmlkZXI+PGxhbmd1YWdlPmVuZzwvbGFuZ3VhZ2U+PC9yZWNv
cmQ+PC9DaXRlPjwvRW5kTm90ZT4A
</w:fldData>
                </w:fldChar>
              </w:r>
              <w:r w:rsidRPr="00EF3D19">
                <w:rPr>
                  <w:rFonts w:ascii="Arial" w:eastAsia="Times New Roman" w:hAnsi="Arial" w:cs="Arial"/>
                  <w:color w:val="323232"/>
                  <w:sz w:val="24"/>
                  <w:szCs w:val="24"/>
                  <w:lang w:val="en" w:eastAsia="de-CH"/>
                </w:rPr>
                <w:instrText xml:space="preserve"> ADDIN EN.CITE.DATA </w:instrText>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end"/>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separate"/>
              </w:r>
              <w:r w:rsidRPr="00EF3D19">
                <w:rPr>
                  <w:rFonts w:ascii="Arial" w:eastAsia="Times New Roman" w:hAnsi="Arial" w:cs="Arial"/>
                  <w:noProof/>
                  <w:color w:val="323232"/>
                  <w:sz w:val="24"/>
                  <w:szCs w:val="24"/>
                  <w:vertAlign w:val="superscript"/>
                  <w:lang w:val="en" w:eastAsia="de-CH"/>
                </w:rPr>
                <w:t>50</w:t>
              </w:r>
              <w:r w:rsidRPr="00EF3D19">
                <w:rPr>
                  <w:rFonts w:ascii="Arial" w:eastAsia="Times New Roman" w:hAnsi="Arial" w:cs="Arial"/>
                  <w:color w:val="323232"/>
                  <w:sz w:val="24"/>
                  <w:szCs w:val="24"/>
                  <w:lang w:val="en" w:eastAsia="de-CH"/>
                </w:rPr>
                <w:fldChar w:fldCharType="end"/>
              </w:r>
            </w:hyperlink>
          </w:p>
        </w:tc>
      </w:tr>
      <w:tr w:rsidR="00F436B5" w:rsidRPr="00951787" w:rsidTr="00B77F7C">
        <w:trPr>
          <w:trHeight w:val="353"/>
          <w:jc w:val="center"/>
        </w:trPr>
        <w:tc>
          <w:tcPr>
            <w:tcW w:w="2943" w:type="dxa"/>
            <w:tcBorders>
              <w:left w:val="single" w:sz="12" w:space="0" w:color="FFFFFF" w:themeColor="background1"/>
              <w:right w:val="single" w:sz="4"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Low costs</w:t>
            </w:r>
          </w:p>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p>
        </w:tc>
        <w:tc>
          <w:tcPr>
            <w:tcW w:w="4111" w:type="dxa"/>
            <w:tcBorders>
              <w:left w:val="single" w:sz="4"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Rely on bacterial growth, i.e. time-consuming</w:t>
            </w:r>
          </w:p>
        </w:tc>
        <w:tc>
          <w:tcPr>
            <w:tcW w:w="2835" w:type="dxa"/>
            <w:tcBorders>
              <w:right w:val="single" w:sz="4" w:space="0" w:color="FFFFFF" w:themeColor="background1"/>
            </w:tcBorders>
          </w:tcPr>
          <w:p w:rsidR="00F436B5" w:rsidRPr="00EF3D19" w:rsidRDefault="00F436B5" w:rsidP="00EF3D19">
            <w:pPr>
              <w:suppressLineNumbers/>
              <w:spacing w:after="100" w:afterAutospacing="1"/>
              <w:rPr>
                <w:rFonts w:ascii="Arial" w:hAnsi="Arial" w:cs="Arial"/>
                <w:sz w:val="24"/>
                <w:szCs w:val="24"/>
                <w:lang w:val="en-GB"/>
              </w:rPr>
            </w:pPr>
            <w:r w:rsidRPr="00EF3D19">
              <w:rPr>
                <w:rFonts w:ascii="Arial" w:eastAsia="Times New Roman" w:hAnsi="Arial" w:cs="Arial"/>
                <w:color w:val="323232"/>
                <w:sz w:val="24"/>
                <w:szCs w:val="24"/>
                <w:lang w:val="en" w:eastAsia="de-CH"/>
              </w:rPr>
              <w:t>Can be performed directly on clinical specimens not relying on bacterial growth, i.e. faster turnaround times</w:t>
            </w:r>
          </w:p>
        </w:tc>
        <w:tc>
          <w:tcPr>
            <w:tcW w:w="4961" w:type="dxa"/>
            <w:tcBorders>
              <w:left w:val="single" w:sz="4" w:space="0" w:color="FFFFFF" w:themeColor="background1"/>
              <w:right w:val="single" w:sz="12" w:space="0" w:color="FFFFFF" w:themeColor="background1"/>
            </w:tcBorders>
          </w:tcPr>
          <w:p w:rsidR="00F436B5" w:rsidRPr="00EF3D19" w:rsidRDefault="00F436B5" w:rsidP="00EF3D19">
            <w:pPr>
              <w:suppressLineNumbers/>
              <w:spacing w:after="100" w:afterAutospacing="1"/>
              <w:rPr>
                <w:rFonts w:ascii="Arial" w:hAnsi="Arial" w:cs="Arial"/>
                <w:sz w:val="24"/>
                <w:szCs w:val="24"/>
                <w:lang w:val="en"/>
              </w:rPr>
            </w:pPr>
            <w:r w:rsidRPr="00EF3D19">
              <w:rPr>
                <w:rFonts w:ascii="Arial" w:eastAsia="Times New Roman" w:hAnsi="Arial" w:cs="Arial"/>
                <w:color w:val="323232"/>
                <w:sz w:val="24"/>
                <w:szCs w:val="24"/>
                <w:lang w:val="en" w:eastAsia="de-CH"/>
              </w:rPr>
              <w:t>Quality controls essential to assess whether WGS data have reached a suitable standard, while there are currently no international standards for QC thresholds to use for assessing quality</w:t>
            </w:r>
            <w:hyperlink w:anchor="_ENREF_50" w:tooltip="Ellington, 2017 #72" w:history="1">
              <w:r w:rsidRPr="00EF3D19">
                <w:rPr>
                  <w:rFonts w:ascii="Arial" w:eastAsia="Times New Roman" w:hAnsi="Arial" w:cs="Arial"/>
                  <w:color w:val="323232"/>
                  <w:sz w:val="24"/>
                  <w:szCs w:val="24"/>
                  <w:lang w:val="en" w:eastAsia="de-CH"/>
                </w:rPr>
                <w:fldChar w:fldCharType="begin">
                  <w:fldData xml:space="preserve">PEVuZE5vdGU+PENpdGU+PEF1dGhvcj5FbGxpbmd0b248L0F1dGhvcj48WWVhcj4yMDE3PC9ZZWFy
PjxSZWNOdW0+NzI8L1JlY051bT48RGlzcGxheVRleHQ+PHN0eWxlIGZhY2U9InN1cGVyc2NyaXB0
Ij41MDwvc3R5bGU+PC9EaXNwbGF5VGV4dD48cmVjb3JkPjxyZWMtbnVtYmVyPjcyPC9yZWMtbnVt
YmVyPjxmb3JlaWduLWtleXM+PGtleSBhcHA9IkVOIiBkYi1pZD0icncyYWR3enI2dzBmcjZlZGU5
OXByZXd3c3NkeHZ6MDV6czJ2Ij43Mjwva2V5PjwvZm9yZWlnbi1rZXlzPjxyZWYtdHlwZSBuYW1l
PSJKb3VybmFsIEFydGljbGUiPjE3PC9yZWYtdHlwZT48Y29udHJpYnV0b3JzPjxhdXRob3JzPjxh
dXRob3I+RWxsaW5ndG9uLCBNLiBKLjwvYXV0aG9yPjxhdXRob3I+RWtlbHVuZCwgTy48L2F1dGhv
cj48YXV0aG9yPkFhcmVzdHJ1cCwgRi4gTS48L2F1dGhvcj48YXV0aG9yPkNhbnRvbiwgUi48L2F1
dGhvcj48YXV0aG9yPkRvdW1pdGgsIE0uPC9hdXRob3I+PGF1dGhvcj5HaXNrZSwgQy48L2F1dGhv
cj48YXV0aG9yPkdydW5kbWFuLCBILjwvYXV0aG9yPjxhdXRob3I+SGFzbWFuLCBILjwvYXV0aG9y
PjxhdXRob3I+SG9sZGVuLCBNLiBULiBHLjwvYXV0aG9yPjxhdXRob3I+SG9wa2lucywgSy4gTC48
L2F1dGhvcj48YXV0aG9yPklyZWRlbGwsIEouPC9hdXRob3I+PGF1dGhvcj5LYWhsbWV0ZXIsIEcu
PC9hdXRob3I+PGF1dGhvcj5Lb3NlciwgQy4gVS48L2F1dGhvcj48YXV0aG9yPk1hY0dvd2FuLCBB
LjwvYXV0aG9yPjxhdXRob3I+TWV2aXVzLCBELjwvYXV0aG9yPjxhdXRob3I+TXVsdmV5LCBNLjwv
YXV0aG9yPjxhdXRob3I+TmFhcywgVC48L2F1dGhvcj48YXV0aG9yPlBldG8sIFQuPC9hdXRob3I+
PGF1dGhvcj5Sb2xhaW4sIEouIE0uPC9hdXRob3I+PGF1dGhvcj5TYW11ZWxzZW4sIE8uPC9hdXRo
b3I+PGF1dGhvcj5Xb29kZm9yZCwgTi48L2F1dGhvcj48L2F1dGhvcnM+PC9jb250cmlidXRvcnM+
PGF1dGgtYWRkcmVzcz5BbnRpbWljcm9iaWFsIFJlc2lzdGFuY2UgYW5kIEhlYWx0aGNhcmUgQXNz
b2NpYXRlZCBJbmZlY3Rpb25zIChBTVJIQUkpIFJlZmVyZW5jZSBVbml0LCBOYXRpb25hbCBJbmZl
Y3Rpb24gU2VydmljZSwgUHVibGljIEhlYWx0aCBFbmdsYW5kLCBMb25kb24sIFVLLiYjeEQ7RGVw
YXJ0bWVudCBvZiBDbGluaWNhbCBNaWNyb2Jpb2xvZ3kgYW5kIHRoZSBFVUNBU1QgRGV2ZWxvcG1l
bnQgTGFib3JhdG9yeSwgS3Jvbm9iZXJnIFJlZ2lvbiwgQ2VudHJhbCBIb3NwaXRhbCwgVmF4am8s
IFN3ZWRlbi4mI3hEO05hdGlvbmFsIEZvb2QgSW5zdGl0dXRlLCBSZXNlYXJjaCBHcm91cCBmb3Ig
R2Vub21pYyBFcGlkZW1pb2xvZ3ksIFRlY2huaWNhbCBVbml2ZXJzaXR5IG9mIERlbm1hcmssIDI4
MDAgS2dzLiBMeW5nYnksIERlbm1hcmsuJiN4RDtTZXJ2aWNpbyBkZSBNaWNyb2Jpb2xvZ2lhLCBI
b3NwaXRhbCBSYW1vbiB5IENhamFsIGFuZCBJbnN0aXR1dG8gUmFtb24geSBDYWphbCBkZSBJbnZl
c3RpZ2FjaW9uIFNhbml0YXJpYSwgTWFkcmlkLCBTcGFpbi4mI3hEO0RlcGFydG1lbnQgb2YgTGFi
b3JhdG9yeSBNZWRpY2luZSwgS2Fyb2xpbnNrYSBJbnN0aXR1dGUgYW5kIEthcm9saW5za2EgVW5p
dmVyc2l0eSBIb3NwaXRhbCwgU3RvY2tob2xtLCBTd2VkZW4uJiN4RDtVbml2ZXJzaXR5IE1lZGlj
YWwgQ2VudHJlIEZyZWlidXJnLCBJbmZlY3Rpb24gUHJldmVudGlvbiBhbmQgSG9zcGl0YWwgSHln
aWVuZSwgRmFjdWx0eSBvZiBNZWRpY2luZSwgVW5pdmVyc2l0eSBvZiBGcmVpYnVyZywgRnJlaWJ1
cmcsIEdlcm1hbnkuJiN4RDtTdGF0ZW5zIFNlcnVtIEluc3RpdHV0ZSwgRGVwYXJ0bWVudCBvZiBN
aWNyb2Jpb2xvZ3kgYW5kIEluZmVjdGlvbiBDb250cm9sLCBDb3BlbmhhZ2VuLCBEZW5tYXJrLiYj
eEQ7U2Nob29sIG9mIE1lZGljaW5lLCBNZWRpY2FsICZhbXA7IEJpb2xvZ2ljYWwgU2NpZW5jZXMs
IE5vcnRoIEhhdWdoLCBVbml2ZXJzaXR5IG9mIFN0IEFuZHJld3MsIFVLLiYjeEQ7V2VzdG1lYWQg
SW5zdGl0dXRlIGZvciBNZWRpY2FsIFJlc2VhcmNoLCBVbml2ZXJzaXR5IG9mIFN5ZG5leSBhbmQg
TWFyaWUgQmFzaGlyIEluc3RpdHV0ZSwgU3lkbmV5LCBOU1csIEF1c3RyYWxpYS4mI3hEO0RlcGFy
dG1lbnQgb2YgTWVkaWNpbmUsIFVuaXZlcnNpdHkgb2YgQ2FtYnJpZGdlLCBDYW1icmlkZ2UsIFVL
LiYjeEQ7RGVwYXJ0bWVudCBvZiBNZWRpY2FsIE1pY3JvYmlvbG9neSwgTm9ydGggQnJpc3RvbCBO
SFMgVHJ1c3QsIFNvdXRobWVhZCBIb3NwaXRhbCwgQnJpc3RvbCwgVUsuJiN4RDtDZW50cmFsIFZl
dGVyaW5hcnkgSW5zdGl0dXRlIChDVkkpIHBhcnQgb2YgV2FnZW5pbmdlbiBVbml2ZXJzaXR5IGFu
ZCBSZXNlYXJjaCBDZW50cmUgKFdVUiksIExlbHlzdGFkLCBUaGUgTmV0aGVybGFuZHM7IERlcGFy
dG1lbnQgb2YgSW5mZWN0aW91cyBEaXNlYXNlcyBhbmQgSW1tdW5vbG9neSwgVXRyZWNodCBVbml2
ZXJzaXR5LCBVdHJlY2h0LCBUaGUgTmV0aGVybGFuZHMuJiN4RDtOYXRpb25hbCBNaWNyb2Jpb2xv
Z3kgTGFib3JhdG9yeSwgV2lubmlwZWcsIE1hbml0b2JhLCBDYW5hZGEuJiN4RDtGcmVuY2ggTmF0
aW9uYWwgUmVmZXJlbmNlIENlbnRyZSBmb3IgQW50aWJpb3RpYyBSZXNpc3RhbmNlLCBCYWN0ZXJp
b2xvZ3ktSHlnaWVuZSB1bml0LCBIb3BpdGFsIEJpY2V0cmUsIEFQSFAsIExhYkV4IExFUk1JVCwg
VW5pdmVyc2l0eSBQYXJpcyBTdWQsIExlIEtyZW1saW4tQmljZXRyZSwgRnJhbmNlLiYjeEQ7TnVm
ZmllbGQgRGVwYXJ0bWVudCBvZiBNZWRpY2luZSwgSm9obiBSYWRjbGlmZmUgSG9zcGl0YWwsIFVu
aXZlcnNpdHkgb2YgT3hmb3JkLCBPeGZvcmQsIFVLLiYjeEQ7UFUtUEggZGVzIERpc2NpcGxpbmVz
IFBoYXJtYWNldXRpcXVlcywgMS1VUk1JVEUgQ05SUyBJUkQgVU1SIDYyMzYsIElIVSBNZWRpdGVy
cmFuZWUgSW5mZWN0aW9uLCBWYWxvcml6YXRpb24gYW5kIFRyYW5zZmVyLCBBaXggTWFyc2VpbGxl
IFVuaXZlcnNpdGUsIEZhY3VsdGUgZGUgTWVkZWNpbmUgZXQgZGUgUGhhcm1hY2llLCBNYXJzZWls
bGUsIEZyYW5jZS4mI3hEO05vcndlZ2lhbiBOYXRpb25hbCBBZHZpc29yeSBVbml0IG9uIERldGVj
dGlvbiBvZiBBbnRpbWljcm9iaWFsIFJlc2lzdGFuY2UsIFVuaXZlcnNpdHkgSG9zcGl0YWwgb2Yg
Tm9ydGggTm9yd2F5LCBEZXBhcnRtZW50IG9mIE1pY3JvYmlvbG9neSBhbmQgSW5mZWN0aW9uIENv
bnRyb2wsIFRyb21zbywgTm9yd2F5LiYjeEQ7QW50aW1pY3JvYmlhbCBSZXNpc3RhbmNlIGFuZCBI
ZWFsdGhjYXJlIEFzc29jaWF0ZWQgSW5mZWN0aW9ucyAoQU1SSEFJKSBSZWZlcmVuY2UgVW5pdCwg
TmF0aW9uYWwgSW5mZWN0aW9uIFNlcnZpY2UsIFB1YmxpYyBIZWFsdGggRW5nbGFuZCwgTG9uZG9u
LCBVSy4gRWxlY3Ryb25pYyBhZGRyZXNzOiBuZWlsLndvb2Rmb3JkQHBoZS5nb3YudWsuPC9hdXRo
LWFkZHJlc3M+PHRpdGxlcz48dGl0bGU+VGhlIHJvbGUgb2Ygd2hvbGUgZ2Vub21lIHNlcXVlbmNp
bmcgaW4gYW50aW1pY3JvYmlhbCBzdXNjZXB0aWJpbGl0eSB0ZXN0aW5nIG9mIGJhY3RlcmlhOiBy
ZXBvcnQgZnJvbSB0aGUgRVVDQVNUIFN1YmNvbW1pdHRlZT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i0yMjwvcGFnZXM+PHZv
bHVtZT4yMzwvdm9sdW1lPjxudW1iZXI+MTwvbnVtYmVyPjxlZGl0aW9uPjIwMTYvMTEvMjk8L2Vk
aXRpb24+PGtleXdvcmRzPjxrZXl3b3JkPkFudGktQmFjdGVyaWFsIEFnZW50cy8gcGhhcm1hY29s
b2d5PC9rZXl3b3JkPjxrZXl3b3JkPkJhY3RlcmlhLyBkcnVnIGVmZmVjdHMvIGdlbmV0aWNzPC9r
ZXl3b3JkPjxrZXl3b3JkPkV1cm9wZTwva2V5d29yZD48a2V5d29yZD5HZW5vbWUsIEJhY3Rlcmlh
bDwva2V5d29yZD48a2V5d29yZD5JbnRlcm5hdGlvbmFsaXR5PC9rZXl3b3JkPjxrZXl3b3JkPk1p
Y3JvYmlhbCBTZW5zaXRpdml0eSBUZXN0cy8gbWV0aG9kczwva2V5d29yZD48L2tleXdvcmRzPjxk
YXRlcz48eWVhcj4yMDE3PC95ZWFyPjxwdWItZGF0ZXM+PGRhdGU+SmFuPC9kYXRlPjwvcHViLWRh
dGVzPjwvZGF0ZXM+PGlzYm4+MTQ2OS0wNjkxIChFbGVjdHJvbmljKSYjeEQ7MTE5OC03NDNYIChM
aW5raW5nKTwvaXNibj48YWNjZXNzaW9uLW51bT4yNzg5MDQ1NzwvYWNjZXNzaW9uLW51bT48dXJs
cz48L3VybHM+PGVsZWN0cm9uaWMtcmVzb3VyY2UtbnVtPjEwLjEwMTYvai5jbWkuMjAxNi4xMS4w
MTI8L2VsZWN0cm9uaWMtcmVzb3VyY2UtbnVtPjxyZW1vdGUtZGF0YWJhc2UtcHJvdmlkZXI+TkxN
PC9yZW1vdGUtZGF0YWJhc2UtcHJvdmlkZXI+PGxhbmd1YWdlPmVuZzwvbGFuZ3VhZ2U+PC9yZWNv
cmQ+PC9DaXRlPjwvRW5kTm90ZT4A
</w:fldData>
                </w:fldChar>
              </w:r>
              <w:r w:rsidRPr="00EF3D19">
                <w:rPr>
                  <w:rFonts w:ascii="Arial" w:eastAsia="Times New Roman" w:hAnsi="Arial" w:cs="Arial"/>
                  <w:color w:val="323232"/>
                  <w:sz w:val="24"/>
                  <w:szCs w:val="24"/>
                  <w:lang w:val="en" w:eastAsia="de-CH"/>
                </w:rPr>
                <w:instrText xml:space="preserve"> ADDIN EN.CITE </w:instrText>
              </w:r>
              <w:r w:rsidRPr="00EF3D19">
                <w:rPr>
                  <w:rFonts w:ascii="Arial" w:eastAsia="Times New Roman" w:hAnsi="Arial" w:cs="Arial"/>
                  <w:color w:val="323232"/>
                  <w:sz w:val="24"/>
                  <w:szCs w:val="24"/>
                  <w:lang w:val="en" w:eastAsia="de-CH"/>
                </w:rPr>
                <w:fldChar w:fldCharType="begin">
                  <w:fldData xml:space="preserve">PEVuZE5vdGU+PENpdGU+PEF1dGhvcj5FbGxpbmd0b248L0F1dGhvcj48WWVhcj4yMDE3PC9ZZWFy
PjxSZWNOdW0+NzI8L1JlY051bT48RGlzcGxheVRleHQ+PHN0eWxlIGZhY2U9InN1cGVyc2NyaXB0
Ij41MDwvc3R5bGU+PC9EaXNwbGF5VGV4dD48cmVjb3JkPjxyZWMtbnVtYmVyPjcyPC9yZWMtbnVt
YmVyPjxmb3JlaWduLWtleXM+PGtleSBhcHA9IkVOIiBkYi1pZD0icncyYWR3enI2dzBmcjZlZGU5
OXByZXd3c3NkeHZ6MDV6czJ2Ij43Mjwva2V5PjwvZm9yZWlnbi1rZXlzPjxyZWYtdHlwZSBuYW1l
PSJKb3VybmFsIEFydGljbGUiPjE3PC9yZWYtdHlwZT48Y29udHJpYnV0b3JzPjxhdXRob3JzPjxh
dXRob3I+RWxsaW5ndG9uLCBNLiBKLjwvYXV0aG9yPjxhdXRob3I+RWtlbHVuZCwgTy48L2F1dGhv
cj48YXV0aG9yPkFhcmVzdHJ1cCwgRi4gTS48L2F1dGhvcj48YXV0aG9yPkNhbnRvbiwgUi48L2F1
dGhvcj48YXV0aG9yPkRvdW1pdGgsIE0uPC9hdXRob3I+PGF1dGhvcj5HaXNrZSwgQy48L2F1dGhv
cj48YXV0aG9yPkdydW5kbWFuLCBILjwvYXV0aG9yPjxhdXRob3I+SGFzbWFuLCBILjwvYXV0aG9y
PjxhdXRob3I+SG9sZGVuLCBNLiBULiBHLjwvYXV0aG9yPjxhdXRob3I+SG9wa2lucywgSy4gTC48
L2F1dGhvcj48YXV0aG9yPklyZWRlbGwsIEouPC9hdXRob3I+PGF1dGhvcj5LYWhsbWV0ZXIsIEcu
PC9hdXRob3I+PGF1dGhvcj5Lb3NlciwgQy4gVS48L2F1dGhvcj48YXV0aG9yPk1hY0dvd2FuLCBB
LjwvYXV0aG9yPjxhdXRob3I+TWV2aXVzLCBELjwvYXV0aG9yPjxhdXRob3I+TXVsdmV5LCBNLjwv
YXV0aG9yPjxhdXRob3I+TmFhcywgVC48L2F1dGhvcj48YXV0aG9yPlBldG8sIFQuPC9hdXRob3I+
PGF1dGhvcj5Sb2xhaW4sIEouIE0uPC9hdXRob3I+PGF1dGhvcj5TYW11ZWxzZW4sIE8uPC9hdXRo
b3I+PGF1dGhvcj5Xb29kZm9yZCwgTi48L2F1dGhvcj48L2F1dGhvcnM+PC9jb250cmlidXRvcnM+
PGF1dGgtYWRkcmVzcz5BbnRpbWljcm9iaWFsIFJlc2lzdGFuY2UgYW5kIEhlYWx0aGNhcmUgQXNz
b2NpYXRlZCBJbmZlY3Rpb25zIChBTVJIQUkpIFJlZmVyZW5jZSBVbml0LCBOYXRpb25hbCBJbmZl
Y3Rpb24gU2VydmljZSwgUHVibGljIEhlYWx0aCBFbmdsYW5kLCBMb25kb24sIFVLLiYjeEQ7RGVw
YXJ0bWVudCBvZiBDbGluaWNhbCBNaWNyb2Jpb2xvZ3kgYW5kIHRoZSBFVUNBU1QgRGV2ZWxvcG1l
bnQgTGFib3JhdG9yeSwgS3Jvbm9iZXJnIFJlZ2lvbiwgQ2VudHJhbCBIb3NwaXRhbCwgVmF4am8s
IFN3ZWRlbi4mI3hEO05hdGlvbmFsIEZvb2QgSW5zdGl0dXRlLCBSZXNlYXJjaCBHcm91cCBmb3Ig
R2Vub21pYyBFcGlkZW1pb2xvZ3ksIFRlY2huaWNhbCBVbml2ZXJzaXR5IG9mIERlbm1hcmssIDI4
MDAgS2dzLiBMeW5nYnksIERlbm1hcmsuJiN4RDtTZXJ2aWNpbyBkZSBNaWNyb2Jpb2xvZ2lhLCBI
b3NwaXRhbCBSYW1vbiB5IENhamFsIGFuZCBJbnN0aXR1dG8gUmFtb24geSBDYWphbCBkZSBJbnZl
c3RpZ2FjaW9uIFNhbml0YXJpYSwgTWFkcmlkLCBTcGFpbi4mI3hEO0RlcGFydG1lbnQgb2YgTGFi
b3JhdG9yeSBNZWRpY2luZSwgS2Fyb2xpbnNrYSBJbnN0aXR1dGUgYW5kIEthcm9saW5za2EgVW5p
dmVyc2l0eSBIb3NwaXRhbCwgU3RvY2tob2xtLCBTd2VkZW4uJiN4RDtVbml2ZXJzaXR5IE1lZGlj
YWwgQ2VudHJlIEZyZWlidXJnLCBJbmZlY3Rpb24gUHJldmVudGlvbiBhbmQgSG9zcGl0YWwgSHln
aWVuZSwgRmFjdWx0eSBvZiBNZWRpY2luZSwgVW5pdmVyc2l0eSBvZiBGcmVpYnVyZywgRnJlaWJ1
cmcsIEdlcm1hbnkuJiN4RDtTdGF0ZW5zIFNlcnVtIEluc3RpdHV0ZSwgRGVwYXJ0bWVudCBvZiBN
aWNyb2Jpb2xvZ3kgYW5kIEluZmVjdGlvbiBDb250cm9sLCBDb3BlbmhhZ2VuLCBEZW5tYXJrLiYj
eEQ7U2Nob29sIG9mIE1lZGljaW5lLCBNZWRpY2FsICZhbXA7IEJpb2xvZ2ljYWwgU2NpZW5jZXMs
IE5vcnRoIEhhdWdoLCBVbml2ZXJzaXR5IG9mIFN0IEFuZHJld3MsIFVLLiYjeEQ7V2VzdG1lYWQg
SW5zdGl0dXRlIGZvciBNZWRpY2FsIFJlc2VhcmNoLCBVbml2ZXJzaXR5IG9mIFN5ZG5leSBhbmQg
TWFyaWUgQmFzaGlyIEluc3RpdHV0ZSwgU3lkbmV5LCBOU1csIEF1c3RyYWxpYS4mI3hEO0RlcGFy
dG1lbnQgb2YgTWVkaWNpbmUsIFVuaXZlcnNpdHkgb2YgQ2FtYnJpZGdlLCBDYW1icmlkZ2UsIFVL
LiYjeEQ7RGVwYXJ0bWVudCBvZiBNZWRpY2FsIE1pY3JvYmlvbG9neSwgTm9ydGggQnJpc3RvbCBO
SFMgVHJ1c3QsIFNvdXRobWVhZCBIb3NwaXRhbCwgQnJpc3RvbCwgVUsuJiN4RDtDZW50cmFsIFZl
dGVyaW5hcnkgSW5zdGl0dXRlIChDVkkpIHBhcnQgb2YgV2FnZW5pbmdlbiBVbml2ZXJzaXR5IGFu
ZCBSZXNlYXJjaCBDZW50cmUgKFdVUiksIExlbHlzdGFkLCBUaGUgTmV0aGVybGFuZHM7IERlcGFy
dG1lbnQgb2YgSW5mZWN0aW91cyBEaXNlYXNlcyBhbmQgSW1tdW5vbG9neSwgVXRyZWNodCBVbml2
ZXJzaXR5LCBVdHJlY2h0LCBUaGUgTmV0aGVybGFuZHMuJiN4RDtOYXRpb25hbCBNaWNyb2Jpb2xv
Z3kgTGFib3JhdG9yeSwgV2lubmlwZWcsIE1hbml0b2JhLCBDYW5hZGEuJiN4RDtGcmVuY2ggTmF0
aW9uYWwgUmVmZXJlbmNlIENlbnRyZSBmb3IgQW50aWJpb3RpYyBSZXNpc3RhbmNlLCBCYWN0ZXJp
b2xvZ3ktSHlnaWVuZSB1bml0LCBIb3BpdGFsIEJpY2V0cmUsIEFQSFAsIExhYkV4IExFUk1JVCwg
VW5pdmVyc2l0eSBQYXJpcyBTdWQsIExlIEtyZW1saW4tQmljZXRyZSwgRnJhbmNlLiYjeEQ7TnVm
ZmllbGQgRGVwYXJ0bWVudCBvZiBNZWRpY2luZSwgSm9obiBSYWRjbGlmZmUgSG9zcGl0YWwsIFVu
aXZlcnNpdHkgb2YgT3hmb3JkLCBPeGZvcmQsIFVLLiYjeEQ7UFUtUEggZGVzIERpc2NpcGxpbmVz
IFBoYXJtYWNldXRpcXVlcywgMS1VUk1JVEUgQ05SUyBJUkQgVU1SIDYyMzYsIElIVSBNZWRpdGVy
cmFuZWUgSW5mZWN0aW9uLCBWYWxvcml6YXRpb24gYW5kIFRyYW5zZmVyLCBBaXggTWFyc2VpbGxl
IFVuaXZlcnNpdGUsIEZhY3VsdGUgZGUgTWVkZWNpbmUgZXQgZGUgUGhhcm1hY2llLCBNYXJzZWls
bGUsIEZyYW5jZS4mI3hEO05vcndlZ2lhbiBOYXRpb25hbCBBZHZpc29yeSBVbml0IG9uIERldGVj
dGlvbiBvZiBBbnRpbWljcm9iaWFsIFJlc2lzdGFuY2UsIFVuaXZlcnNpdHkgSG9zcGl0YWwgb2Yg
Tm9ydGggTm9yd2F5LCBEZXBhcnRtZW50IG9mIE1pY3JvYmlvbG9neSBhbmQgSW5mZWN0aW9uIENv
bnRyb2wsIFRyb21zbywgTm9yd2F5LiYjeEQ7QW50aW1pY3JvYmlhbCBSZXNpc3RhbmNlIGFuZCBI
ZWFsdGhjYXJlIEFzc29jaWF0ZWQgSW5mZWN0aW9ucyAoQU1SSEFJKSBSZWZlcmVuY2UgVW5pdCwg
TmF0aW9uYWwgSW5mZWN0aW9uIFNlcnZpY2UsIFB1YmxpYyBIZWFsdGggRW5nbGFuZCwgTG9uZG9u
LCBVSy4gRWxlY3Ryb25pYyBhZGRyZXNzOiBuZWlsLndvb2Rmb3JkQHBoZS5nb3YudWsuPC9hdXRo
LWFkZHJlc3M+PHRpdGxlcz48dGl0bGU+VGhlIHJvbGUgb2Ygd2hvbGUgZ2Vub21lIHNlcXVlbmNp
bmcgaW4gYW50aW1pY3JvYmlhbCBzdXNjZXB0aWJpbGl0eSB0ZXN0aW5nIG9mIGJhY3RlcmlhOiBy
ZXBvcnQgZnJvbSB0aGUgRVVDQVNUIFN1YmNvbW1pdHRlZT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Mi0yMjwvcGFnZXM+PHZv
bHVtZT4yMzwvdm9sdW1lPjxudW1iZXI+MTwvbnVtYmVyPjxlZGl0aW9uPjIwMTYvMTEvMjk8L2Vk
aXRpb24+PGtleXdvcmRzPjxrZXl3b3JkPkFudGktQmFjdGVyaWFsIEFnZW50cy8gcGhhcm1hY29s
b2d5PC9rZXl3b3JkPjxrZXl3b3JkPkJhY3RlcmlhLyBkcnVnIGVmZmVjdHMvIGdlbmV0aWNzPC9r
ZXl3b3JkPjxrZXl3b3JkPkV1cm9wZTwva2V5d29yZD48a2V5d29yZD5HZW5vbWUsIEJhY3Rlcmlh
bDwva2V5d29yZD48a2V5d29yZD5JbnRlcm5hdGlvbmFsaXR5PC9rZXl3b3JkPjxrZXl3b3JkPk1p
Y3JvYmlhbCBTZW5zaXRpdml0eSBUZXN0cy8gbWV0aG9kczwva2V5d29yZD48L2tleXdvcmRzPjxk
YXRlcz48eWVhcj4yMDE3PC95ZWFyPjxwdWItZGF0ZXM+PGRhdGU+SmFuPC9kYXRlPjwvcHViLWRh
dGVzPjwvZGF0ZXM+PGlzYm4+MTQ2OS0wNjkxIChFbGVjdHJvbmljKSYjeEQ7MTE5OC03NDNYIChM
aW5raW5nKTwvaXNibj48YWNjZXNzaW9uLW51bT4yNzg5MDQ1NzwvYWNjZXNzaW9uLW51bT48dXJs
cz48L3VybHM+PGVsZWN0cm9uaWMtcmVzb3VyY2UtbnVtPjEwLjEwMTYvai5jbWkuMjAxNi4xMS4w
MTI8L2VsZWN0cm9uaWMtcmVzb3VyY2UtbnVtPjxyZW1vdGUtZGF0YWJhc2UtcHJvdmlkZXI+TkxN
PC9yZW1vdGUtZGF0YWJhc2UtcHJvdmlkZXI+PGxhbmd1YWdlPmVuZzwvbGFuZ3VhZ2U+PC9yZWNv
cmQ+PC9DaXRlPjwvRW5kTm90ZT4A
</w:fldData>
                </w:fldChar>
              </w:r>
              <w:r w:rsidRPr="00EF3D19">
                <w:rPr>
                  <w:rFonts w:ascii="Arial" w:eastAsia="Times New Roman" w:hAnsi="Arial" w:cs="Arial"/>
                  <w:color w:val="323232"/>
                  <w:sz w:val="24"/>
                  <w:szCs w:val="24"/>
                  <w:lang w:val="en" w:eastAsia="de-CH"/>
                </w:rPr>
                <w:instrText xml:space="preserve"> ADDIN EN.CITE.DATA </w:instrText>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end"/>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separate"/>
              </w:r>
              <w:r w:rsidRPr="00EF3D19">
                <w:rPr>
                  <w:rFonts w:ascii="Arial" w:eastAsia="Times New Roman" w:hAnsi="Arial" w:cs="Arial"/>
                  <w:noProof/>
                  <w:color w:val="323232"/>
                  <w:sz w:val="24"/>
                  <w:szCs w:val="24"/>
                  <w:vertAlign w:val="superscript"/>
                  <w:lang w:val="en" w:eastAsia="de-CH"/>
                </w:rPr>
                <w:t>50</w:t>
              </w:r>
              <w:r w:rsidRPr="00EF3D19">
                <w:rPr>
                  <w:rFonts w:ascii="Arial" w:eastAsia="Times New Roman" w:hAnsi="Arial" w:cs="Arial"/>
                  <w:color w:val="323232"/>
                  <w:sz w:val="24"/>
                  <w:szCs w:val="24"/>
                  <w:lang w:val="en" w:eastAsia="de-CH"/>
                </w:rPr>
                <w:fldChar w:fldCharType="end"/>
              </w:r>
            </w:hyperlink>
          </w:p>
        </w:tc>
      </w:tr>
      <w:tr w:rsidR="00F436B5" w:rsidRPr="00951787" w:rsidTr="00B77F7C">
        <w:trPr>
          <w:trHeight w:val="353"/>
          <w:jc w:val="center"/>
        </w:trPr>
        <w:tc>
          <w:tcPr>
            <w:tcW w:w="2943" w:type="dxa"/>
            <w:tcBorders>
              <w:left w:val="single" w:sz="12" w:space="0" w:color="FFFFFF" w:themeColor="background1"/>
              <w:right w:val="single" w:sz="4" w:space="0" w:color="FFFFFF" w:themeColor="background1"/>
            </w:tcBorders>
          </w:tcPr>
          <w:p w:rsidR="00F436B5" w:rsidRPr="00EF3D19" w:rsidRDefault="00F436B5" w:rsidP="00A6650A">
            <w:pPr>
              <w:suppressLineNumbers/>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Guidelines available to apply and teach interpretation of results (capacity building)</w:t>
            </w:r>
            <w:bookmarkStart w:id="0" w:name="_GoBack"/>
            <w:bookmarkEnd w:id="0"/>
          </w:p>
        </w:tc>
        <w:tc>
          <w:tcPr>
            <w:tcW w:w="4111" w:type="dxa"/>
            <w:tcBorders>
              <w:lef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Screening of a limited number of (known) resistance genes</w:t>
            </w:r>
          </w:p>
        </w:tc>
        <w:tc>
          <w:tcPr>
            <w:tcW w:w="2835" w:type="dxa"/>
            <w:tcBorders>
              <w:righ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GB" w:eastAsia="de-CH"/>
              </w:rPr>
              <w:t>M</w:t>
            </w:r>
            <w:r w:rsidRPr="00EF3D19">
              <w:rPr>
                <w:rFonts w:ascii="Arial" w:eastAsia="Times New Roman" w:hAnsi="Arial" w:cs="Arial"/>
                <w:color w:val="323232"/>
                <w:sz w:val="24"/>
                <w:szCs w:val="24"/>
                <w:lang w:val="en" w:eastAsia="de-CH"/>
              </w:rPr>
              <w:t>eta</w:t>
            </w:r>
            <w:r w:rsidR="00EF3D19">
              <w:rPr>
                <w:rFonts w:ascii="Arial" w:eastAsia="Times New Roman" w:hAnsi="Arial" w:cs="Arial"/>
                <w:color w:val="323232"/>
                <w:sz w:val="24"/>
                <w:szCs w:val="24"/>
                <w:lang w:val="en" w:eastAsia="de-CH"/>
              </w:rPr>
              <w:t>-</w:t>
            </w:r>
            <w:r w:rsidRPr="00EF3D19">
              <w:rPr>
                <w:rFonts w:ascii="Arial" w:eastAsia="Times New Roman" w:hAnsi="Arial" w:cs="Arial"/>
                <w:color w:val="323232"/>
                <w:sz w:val="24"/>
                <w:szCs w:val="24"/>
                <w:lang w:val="en" w:eastAsia="de-CH"/>
              </w:rPr>
              <w:t>transcriptomic analysis can determine the expression of resistance genes at the moment of sampling</w:t>
            </w:r>
          </w:p>
        </w:tc>
        <w:tc>
          <w:tcPr>
            <w:tcW w:w="4961" w:type="dxa"/>
            <w:tcBorders>
              <w:left w:val="single" w:sz="4" w:space="0" w:color="FFFFFF" w:themeColor="background1"/>
              <w:right w:val="single" w:sz="12" w:space="0" w:color="FFFFFF" w:themeColor="background1"/>
            </w:tcBorders>
          </w:tcPr>
          <w:p w:rsidR="00F436B5" w:rsidRPr="00EF3D19" w:rsidRDefault="00F436B5" w:rsidP="00EF3D19">
            <w:pPr>
              <w:shd w:val="clear" w:color="auto" w:fill="FFFFFF"/>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Need for a standardized comprehensive databases containing the relevant DNA or protein sequence targets known to be associated with AMR</w:t>
            </w:r>
            <w:r w:rsidRPr="00EF3D19">
              <w:rPr>
                <w:rFonts w:ascii="Arial" w:eastAsia="Times New Roman" w:hAnsi="Arial" w:cs="Arial"/>
                <w:color w:val="323232"/>
                <w:sz w:val="24"/>
                <w:szCs w:val="24"/>
                <w:lang w:val="en" w:eastAsia="de-CH"/>
              </w:rPr>
              <w:fldChar w:fldCharType="begin">
                <w:fldData xml:space="preserve">PEVuZE5vdGU+PENpdGU+PEF1dGhvcj5Bbmp1bTwvQXV0aG9yPjxZZWFyPjIwMTc8L1llYXI+PFJl
Y051bT42NDwvUmVjTnVtPjxEaXNwbGF5VGV4dD48c3R5bGUgZmFjZT0ic3VwZXJzY3JpcHQiPjMy
LCA1MDwvc3R5bGU+PC9EaXNwbGF5VGV4dD48cmVjb3JkPjxyZWMtbnVtYmVyPjY0PC9yZWMtbnVt
YmVyPjxmb3JlaWduLWtleXM+PGtleSBhcHA9IkVOIiBkYi1pZD0icncyYWR3enI2dzBmcjZlZGU5
OXByZXd3c3NkeHZ6MDV6czJ2Ij42NDwva2V5PjwvZm9yZWlnbi1rZXlzPjxyZWYtdHlwZSBuYW1l
PSJKb3VybmFsIEFydGljbGUiPjE3PC9yZWYtdHlwZT48Y29udHJpYnV0b3JzPjxhdXRob3JzPjxh
dXRob3I+QW5qdW0sIE0uIEYuPC9hdXRob3I+PGF1dGhvcj5aYW5rYXJpLCBFLjwvYXV0aG9yPjxh
dXRob3I+SGFzbWFuLCBILjwvYXV0aG9yPjwvYXV0aG9ycz48L2NvbnRyaWJ1dG9ycz48YXV0aC1h
ZGRyZXNzPkRlcGFydG1lbnQgb2YgQmFjdGVyaW9sb2d5LCBBbmltYWwgYW5kIFBsYW50IEhlYWx0
aCBBZ2VuY3ksIFN1cnJleSwgVW5pdGVkIEtpbmdkb20uJiN4RDtOYXRpb25hbCBGb29kIEluc3Rp
dHV0ZSwgVGVjaG5pY2FsIFVuaXZlcnNpdHkgb2YgRGVubWFyaywgTHluZ2J5LCBEZW5tYXJrLjwv
YXV0aC1hZGRyZXNzPjx0aXRsZXM+PHRpdGxlPk1vbGVjdWxhciBNZXRob2RzIGZvciBEZXRlY3Rp
b24gb2YgQW50aW1pY3JvYmlhbCBSZXNpc3RhbmNlPC90aXRsZT48c2Vjb25kYXJ5LXRpdGxlPk1p
Y3JvYmlvbCBTcGVjdHI8L3NlY29uZGFyeS10aXRsZT48YWx0LXRpdGxlPk1pY3JvYmlvbG9neSBz
cGVjdHJ1bTwvYWx0LXRpdGxlPjwvdGl0bGVzPjxwZXJpb2RpY2FsPjxmdWxsLXRpdGxlPk1pY3Jv
YmlvbCBTcGVjdHI8L2Z1bGwtdGl0bGU+PGFiYnItMT5NaWNyb2Jpb2xvZ3kgc3BlY3RydW08L2Fi
YnItMT48L3BlcmlvZGljYWw+PGFsdC1wZXJpb2RpY2FsPjxmdWxsLXRpdGxlPk1pY3JvYmlvbCBT
cGVjdHI8L2Z1bGwtdGl0bGU+PGFiYnItMT5NaWNyb2Jpb2xvZ3kgc3BlY3RydW08L2FiYnItMT48
L2FsdC1wZXJpb2RpY2FsPjx2b2x1bWU+NTwvdm9sdW1lPjxudW1iZXI+NjwvbnVtYmVyPjxlZGl0
aW9uPjIwMTcvMTIvMDk8L2VkaXRpb24+PGtleXdvcmRzPjxrZXl3b3JkPkFuaW1hbHM8L2tleXdv
cmQ+PGtleXdvcmQ+QW50aS1CYWN0ZXJpYWwgQWdlbnRzL3BoYXJtYWNvbG9neTwva2V5d29yZD48
a2V5d29yZD5CYWN0ZXJpYS9kcnVnIGVmZmVjdHMvIGdlbmV0aWNzLyBpc29sYXRpb24gJmFtcDsg
cHVyaWZpY2F0aW9uPC9rZXl3b3JkPjxrZXl3b3JkPkJhY3RlcmlvbG9naWNhbCBUZWNobmlxdWVz
LyBtZXRob2RzPC9rZXl3b3JkPjxrZXl3b3JkPkROQSwgQmFjdGVyaWFsL2FuYWx5c2lzL2lzb2xh
dGlvbiAmYW1wOyBwdXJpZmljYXRpb248L2tleXdvcmQ+PGtleXdvcmQ+RHJ1ZyBSZXNpc3RhbmNl
LCBCYWN0ZXJpYWwvZHJ1ZyBlZmZlY3RzLyBnZW5ldGljczwva2V5d29yZD48a2V5d29yZD5EcnVn
IFJlc2lzdGFuY2UsIE11bHRpcGxlLCBCYWN0ZXJpYWwvZHJ1ZyBlZmZlY3RzL2dlbmV0aWNzPC9r
ZXl3b3JkPjxrZXl3b3JkPkdlbmV0aWMgVGVjaG5pcXVlczwva2V5d29yZD48a2V5d29yZD5IdW1h
bnM8L2tleXdvcmQ+PGtleXdvcmQ+TWV0YWdlbm9taWNzL21ldGhvZHM8L2tleXdvcmQ+PGtleXdv
cmQ+T2xpZ29udWNsZW90aWRlIEFycmF5IFNlcXVlbmNlIEFuYWx5c2lzL21ldGhvZHM8L2tleXdv
cmQ+PGtleXdvcmQ+UG9seW1lcmFzZSBDaGFpbiBSZWFjdGlvbi9tZXRob2RzPC9rZXl3b3JkPjxr
ZXl3b3JkPlNwZWN0cm9tZXRyeSwgTWFzcywgTWF0cml4LUFzc2lzdGVkIExhc2VyIERlc29ycHRp
b24tSW9uaXphdGlvbi9tZXRob2RzPC9rZXl3b3JkPjxrZXl3b3JkPldob2xlIEdlbm9tZSBTZXF1
ZW5jaW5nL21ldGhvZHM8L2tleXdvcmQ+PC9rZXl3b3Jkcz48ZGF0ZXM+PHllYXI+MjAxNzwveWVh
cj48cHViLWRhdGVzPjxkYXRlPkRlYzwvZGF0ZT48L3B1Yi1kYXRlcz48L2RhdGVzPjxpc2JuPjIx
NjUtMDQ5NyAoRWxlY3Ryb25pYykmI3hEOzIxNjUtMDQ5NyAoTGlua2luZyk8L2lzYm4+PGFjY2Vz
c2lvbi1udW0+MjkyMTkxMDc8L2FjY2Vzc2lvbi1udW0+PHVybHM+PC91cmxzPjxlbGVjdHJvbmlj
LXJlc291cmNlLW51bT4xMC4xMTI4L21pY3JvYmlvbHNwZWMuQVJCQS0wMDExLTIwMTc8L2VsZWN0
cm9uaWMtcmVzb3VyY2UtbnVtPjxyZW1vdGUtZGF0YWJhc2UtcHJvdmlkZXI+TkxNPC9yZW1vdGUt
ZGF0YWJhc2UtcHJvdmlkZXI+PGxhbmd1YWdlPmVuZzwvbGFuZ3VhZ2U+PC9yZWNvcmQ+PC9DaXRl
PjxDaXRlPjxBdXRob3I+RWxsaW5ndG9uPC9BdXRob3I+PFllYXI+MjAxNzwvWWVhcj48UmVjTnVt
PjcyPC9SZWNOdW0+PHJlY29yZD48cmVjLW51bWJlcj43MjwvcmVjLW51bWJlcj48Zm9yZWlnbi1r
ZXlzPjxrZXkgYXBwPSJFTiIgZGItaWQ9InJ3MmFkd3pyNncwZnI2ZWRlOTlwcmV3d3NzZHh2ejA1
enMydiI+NzI8L2tleT48L2ZvcmVpZ24ta2V5cz48cmVmLXR5cGUgbmFtZT0iSm91cm5hbCBBcnRp
Y2xlIj4xNzwvcmVmLXR5cGU+PGNvbnRyaWJ1dG9ycz48YXV0aG9ycz48YXV0aG9yPkVsbGluZ3Rv
biwgTS4gSi48L2F1dGhvcj48YXV0aG9yPkVrZWx1bmQsIE8uPC9hdXRob3I+PGF1dGhvcj5BYXJl
c3RydXAsIEYuIE0uPC9hdXRob3I+PGF1dGhvcj5DYW50b24sIFIuPC9hdXRob3I+PGF1dGhvcj5E
b3VtaXRoLCBNLjwvYXV0aG9yPjxhdXRob3I+R2lza2UsIEMuPC9hdXRob3I+PGF1dGhvcj5HcnVu
ZG1hbiwgSC48L2F1dGhvcj48YXV0aG9yPkhhc21hbiwgSC48L2F1dGhvcj48YXV0aG9yPkhvbGRl
biwgTS4gVC4gRy48L2F1dGhvcj48YXV0aG9yPkhvcGtpbnMsIEsuIEwuPC9hdXRob3I+PGF1dGhv
cj5JcmVkZWxsLCBKLjwvYXV0aG9yPjxhdXRob3I+S2FobG1ldGVyLCBHLjwvYXV0aG9yPjxhdXRo
b3I+S29zZXIsIEMuIFUuPC9hdXRob3I+PGF1dGhvcj5NYWNHb3dhbiwgQS48L2F1dGhvcj48YXV0
aG9yPk1ldml1cywgRC48L2F1dGhvcj48YXV0aG9yPk11bHZleSwgTS48L2F1dGhvcj48YXV0aG9y
Pk5hYXMsIFQuPC9hdXRob3I+PGF1dGhvcj5QZXRvLCBULjwvYXV0aG9yPjxhdXRob3I+Um9sYWlu
LCBKLiBNLjwvYXV0aG9yPjxhdXRob3I+U2FtdWVsc2VuLCBPLjwvYXV0aG9yPjxhdXRob3I+V29v
ZGZvcmQsIE4uPC9hdXRob3I+PC9hdXRob3JzPjwvY29udHJpYnV0b3JzPjxhdXRoLWFkZHJlc3M+
QW50aW1pY3JvYmlhbCBSZXNpc3RhbmNlIGFuZCBIZWFsdGhjYXJlIEFzc29jaWF0ZWQgSW5mZWN0
aW9ucyAoQU1SSEFJKSBSZWZlcmVuY2UgVW5pdCwgTmF0aW9uYWwgSW5mZWN0aW9uIFNlcnZpY2Us
IFB1YmxpYyBIZWFsdGggRW5nbGFuZCwgTG9uZG9uLCBVSy4mI3hEO0RlcGFydG1lbnQgb2YgQ2xp
bmljYWwgTWljcm9iaW9sb2d5IGFuZCB0aGUgRVVDQVNUIERldmVsb3BtZW50IExhYm9yYXRvcnks
IEtyb25vYmVyZyBSZWdpb24sIENlbnRyYWwgSG9zcGl0YWwsIFZheGpvLCBTd2VkZW4uJiN4RDtO
YXRpb25hbCBGb29kIEluc3RpdHV0ZSwgUmVzZWFyY2ggR3JvdXAgZm9yIEdlbm9taWMgRXBpZGVt
aW9sb2d5LCBUZWNobmljYWwgVW5pdmVyc2l0eSBvZiBEZW5tYXJrLCAyODAwIEtncy4gTHluZ2J5
LCBEZW5tYXJrLiYjeEQ7U2VydmljaW8gZGUgTWljcm9iaW9sb2dpYSwgSG9zcGl0YWwgUmFtb24g
eSBDYWphbCBhbmQgSW5zdGl0dXRvIFJhbW9uIHkgQ2FqYWwgZGUgSW52ZXN0aWdhY2lvbiBTYW5p
dGFyaWEsIE1hZHJpZCwgU3BhaW4uJiN4RDtEZXBhcnRtZW50IG9mIExhYm9yYXRvcnkgTWVkaWNp
bmUsIEthcm9saW5za2EgSW5zdGl0dXRlIGFuZCBLYXJvbGluc2thIFVuaXZlcnNpdHkgSG9zcGl0
YWwsIFN0b2NraG9sbSwgU3dlZGVuLiYjeEQ7VW5pdmVyc2l0eSBNZWRpY2FsIENlbnRyZSBGcmVp
YnVyZywgSW5mZWN0aW9uIFByZXZlbnRpb24gYW5kIEhvc3BpdGFsIEh5Z2llbmUsIEZhY3VsdHkg
b2YgTWVkaWNpbmUsIFVuaXZlcnNpdHkgb2YgRnJlaWJ1cmcsIEZyZWlidXJnLCBHZXJtYW55LiYj
eEQ7U3RhdGVucyBTZXJ1bSBJbnN0aXR1dGUsIERlcGFydG1lbnQgb2YgTWljcm9iaW9sb2d5IGFu
ZCBJbmZlY3Rpb24gQ29udHJvbCwgQ29wZW5oYWdlbiwgRGVubWFyay4mI3hEO1NjaG9vbCBvZiBN
ZWRpY2luZSwgTWVkaWNhbCAmYW1wOyBCaW9sb2dpY2FsIFNjaWVuY2VzLCBOb3J0aCBIYXVnaCwg
VW5pdmVyc2l0eSBvZiBTdCBBbmRyZXdzLCBVSy4mI3hEO1dlc3RtZWFkIEluc3RpdHV0ZSBmb3Ig
TWVkaWNhbCBSZXNlYXJjaCwgVW5pdmVyc2l0eSBvZiBTeWRuZXkgYW5kIE1hcmllIEJhc2hpciBJ
bnN0aXR1dGUsIFN5ZG5leSwgTlNXLCBBdXN0cmFsaWEuJiN4RDtEZXBhcnRtZW50IG9mIE1lZGlj
aW5lLCBVbml2ZXJzaXR5IG9mIENhbWJyaWRnZSwgQ2FtYnJpZGdlLCBVSy4mI3hEO0RlcGFydG1l
bnQgb2YgTWVkaWNhbCBNaWNyb2Jpb2xvZ3ksIE5vcnRoIEJyaXN0b2wgTkhTIFRydXN0LCBTb3V0
aG1lYWQgSG9zcGl0YWwsIEJyaXN0b2wsIFVLLiYjeEQ7Q2VudHJhbCBWZXRlcmluYXJ5IEluc3Rp
dHV0ZSAoQ1ZJKSBwYXJ0IG9mIFdhZ2VuaW5nZW4gVW5pdmVyc2l0eSBhbmQgUmVzZWFyY2ggQ2Vu
dHJlIChXVVIpLCBMZWx5c3RhZCwgVGhlIE5ldGhlcmxhbmRzOyBEZXBhcnRtZW50IG9mIEluZmVj
dGlvdXMgRGlzZWFzZXMgYW5kIEltbXVub2xvZ3ksIFV0cmVjaHQgVW5pdmVyc2l0eSwgVXRyZWNo
dCwgVGhlIE5ldGhlcmxhbmRzLiYjeEQ7TmF0aW9uYWwgTWljcm9iaW9sb2d5IExhYm9yYXRvcnks
IFdpbm5pcGVnLCBNYW5pdG9iYSwgQ2FuYWRhLiYjeEQ7RnJlbmNoIE5hdGlvbmFsIFJlZmVyZW5j
ZSBDZW50cmUgZm9yIEFudGliaW90aWMgUmVzaXN0YW5jZSwgQmFjdGVyaW9sb2d5LUh5Z2llbmUg
dW5pdCwgSG9waXRhbCBCaWNldHJlLCBBUEhQLCBMYWJFeCBMRVJNSVQsIFVuaXZlcnNpdHkgUGFy
aXMgU3VkLCBMZSBLcmVtbGluLUJpY2V0cmUsIEZyYW5jZS4mI3hEO051ZmZpZWxkIERlcGFydG1l
bnQgb2YgTWVkaWNpbmUsIEpvaG4gUmFkY2xpZmZlIEhvc3BpdGFsLCBVbml2ZXJzaXR5IG9mIE94
Zm9yZCwgT3hmb3JkLCBVSy4mI3hEO1BVLVBIIGRlcyBEaXNjaXBsaW5lcyBQaGFybWFjZXV0aXF1
ZXMsIDEtVVJNSVRFIENOUlMgSVJEIFVNUiA2MjM2LCBJSFUgTWVkaXRlcnJhbmVlIEluZmVjdGlv
biwgVmFsb3JpemF0aW9uIGFuZCBUcmFuc2ZlciwgQWl4IE1hcnNlaWxsZSBVbml2ZXJzaXRlLCBG
YWN1bHRlIGRlIE1lZGVjaW5lIGV0IGRlIFBoYXJtYWNpZSwgTWFyc2VpbGxlLCBGcmFuY2UuJiN4
RDtOb3J3ZWdpYW4gTmF0aW9uYWwgQWR2aXNvcnkgVW5pdCBvbiBEZXRlY3Rpb24gb2YgQW50aW1p
Y3JvYmlhbCBSZXNpc3RhbmNlLCBVbml2ZXJzaXR5IEhvc3BpdGFsIG9mIE5vcnRoIE5vcndheSwg
RGVwYXJ0bWVudCBvZiBNaWNyb2Jpb2xvZ3kgYW5kIEluZmVjdGlvbiBDb250cm9sLCBUcm9tc28s
IE5vcndheS4mI3hEO0FudGltaWNyb2JpYWwgUmVzaXN0YW5jZSBhbmQgSGVhbHRoY2FyZSBBc3Nv
Y2lhdGVkIEluZmVjdGlvbnMgKEFNUkhBSSkgUmVmZXJlbmNlIFVuaXQsIE5hdGlvbmFsIEluZmVj
dGlvbiBTZXJ2aWNlLCBQdWJsaWMgSGVhbHRoIEVuZ2xhbmQsIExvbmRvbiwgVUsuIEVsZWN0cm9u
aWMgYWRkcmVzczogbmVpbC53b29kZm9yZEBwaGUuZ292LnVrLjwvYXV0aC1hZGRyZXNzPjx0aXRs
ZXM+PHRpdGxlPlRoZSByb2xlIG9mIHdob2xlIGdlbm9tZSBzZXF1ZW5jaW5nIGluIGFudGltaWNy
b2JpYWwgc3VzY2VwdGliaWxpdHkgdGVzdGluZyBvZiBiYWN0ZXJpYTogcmVwb3J0IGZyb20gdGhl
IEVVQ0FTVCBTdWJjb21taXR0ZWU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ItMjI8L3BhZ2VzPjx2b2x1bWU+MjM8L3ZvbHVt
ZT48bnVtYmVyPjE8L251bWJlcj48ZWRpdGlvbj4yMDE2LzExLzI5PC9lZGl0aW9uPjxrZXl3b3Jk
cz48a2V5d29yZD5BbnRpLUJhY3RlcmlhbCBBZ2VudHMvIHBoYXJtYWNvbG9neTwva2V5d29yZD48
a2V5d29yZD5CYWN0ZXJpYS8gZHJ1ZyBlZmZlY3RzLyBnZW5ldGljczwva2V5d29yZD48a2V5d29y
ZD5FdXJvcGU8L2tleXdvcmQ+PGtleXdvcmQ+R2Vub21lLCBCYWN0ZXJpYWw8L2tleXdvcmQ+PGtl
eXdvcmQ+SW50ZXJuYXRpb25hbGl0eTwva2V5d29yZD48a2V5d29yZD5NaWNyb2JpYWwgU2Vuc2l0
aXZpdHkgVGVzdHMvIG1ldGhvZHM8L2tleXdvcmQ+PC9rZXl3b3Jkcz48ZGF0ZXM+PHllYXI+MjAx
NzwveWVhcj48cHViLWRhdGVzPjxkYXRlPkphbjwvZGF0ZT48L3B1Yi1kYXRlcz48L2RhdGVzPjxp
c2JuPjE0NjktMDY5MSAoRWxlY3Ryb25pYykmI3hEOzExOTgtNzQzWCAoTGlua2luZyk8L2lzYm4+
PGFjY2Vzc2lvbi1udW0+Mjc4OTA0NTc8L2FjY2Vzc2lvbi1udW0+PHVybHM+PC91cmxzPjxlbGVj
dHJvbmljLXJlc291cmNlLW51bT4xMC4xMDE2L2ouY21pLjIwMTYuMTEuMDEyPC9lbGVjdHJvbmlj
LXJlc291cmNlLW51bT48cmVtb3RlLWRhdGFiYXNlLXByb3ZpZGVyPk5MTTwvcmVtb3RlLWRhdGFi
YXNlLXByb3ZpZGVyPjxsYW5ndWFnZT5lbmc8L2xhbmd1YWdlPjwvcmVjb3JkPjwvQ2l0ZT48L0Vu
ZE5vdGU+
</w:fldData>
              </w:fldChar>
            </w:r>
            <w:r w:rsidRPr="00EF3D19">
              <w:rPr>
                <w:rFonts w:ascii="Arial" w:eastAsia="Times New Roman" w:hAnsi="Arial" w:cs="Arial"/>
                <w:color w:val="323232"/>
                <w:sz w:val="24"/>
                <w:szCs w:val="24"/>
                <w:lang w:val="en" w:eastAsia="de-CH"/>
              </w:rPr>
              <w:instrText xml:space="preserve"> ADDIN EN.CITE </w:instrText>
            </w:r>
            <w:r w:rsidRPr="00EF3D19">
              <w:rPr>
                <w:rFonts w:ascii="Arial" w:eastAsia="Times New Roman" w:hAnsi="Arial" w:cs="Arial"/>
                <w:color w:val="323232"/>
                <w:sz w:val="24"/>
                <w:szCs w:val="24"/>
                <w:lang w:val="en" w:eastAsia="de-CH"/>
              </w:rPr>
              <w:fldChar w:fldCharType="begin">
                <w:fldData xml:space="preserve">PEVuZE5vdGU+PENpdGU+PEF1dGhvcj5Bbmp1bTwvQXV0aG9yPjxZZWFyPjIwMTc8L1llYXI+PFJl
Y051bT42NDwvUmVjTnVtPjxEaXNwbGF5VGV4dD48c3R5bGUgZmFjZT0ic3VwZXJzY3JpcHQiPjMy
LCA1MDwvc3R5bGU+PC9EaXNwbGF5VGV4dD48cmVjb3JkPjxyZWMtbnVtYmVyPjY0PC9yZWMtbnVt
YmVyPjxmb3JlaWduLWtleXM+PGtleSBhcHA9IkVOIiBkYi1pZD0icncyYWR3enI2dzBmcjZlZGU5
OXByZXd3c3NkeHZ6MDV6czJ2Ij42NDwva2V5PjwvZm9yZWlnbi1rZXlzPjxyZWYtdHlwZSBuYW1l
PSJKb3VybmFsIEFydGljbGUiPjE3PC9yZWYtdHlwZT48Y29udHJpYnV0b3JzPjxhdXRob3JzPjxh
dXRob3I+QW5qdW0sIE0uIEYuPC9hdXRob3I+PGF1dGhvcj5aYW5rYXJpLCBFLjwvYXV0aG9yPjxh
dXRob3I+SGFzbWFuLCBILjwvYXV0aG9yPjwvYXV0aG9ycz48L2NvbnRyaWJ1dG9ycz48YXV0aC1h
ZGRyZXNzPkRlcGFydG1lbnQgb2YgQmFjdGVyaW9sb2d5LCBBbmltYWwgYW5kIFBsYW50IEhlYWx0
aCBBZ2VuY3ksIFN1cnJleSwgVW5pdGVkIEtpbmdkb20uJiN4RDtOYXRpb25hbCBGb29kIEluc3Rp
dHV0ZSwgVGVjaG5pY2FsIFVuaXZlcnNpdHkgb2YgRGVubWFyaywgTHluZ2J5LCBEZW5tYXJrLjwv
YXV0aC1hZGRyZXNzPjx0aXRsZXM+PHRpdGxlPk1vbGVjdWxhciBNZXRob2RzIGZvciBEZXRlY3Rp
b24gb2YgQW50aW1pY3JvYmlhbCBSZXNpc3RhbmNlPC90aXRsZT48c2Vjb25kYXJ5LXRpdGxlPk1p
Y3JvYmlvbCBTcGVjdHI8L3NlY29uZGFyeS10aXRsZT48YWx0LXRpdGxlPk1pY3JvYmlvbG9neSBz
cGVjdHJ1bTwvYWx0LXRpdGxlPjwvdGl0bGVzPjxwZXJpb2RpY2FsPjxmdWxsLXRpdGxlPk1pY3Jv
YmlvbCBTcGVjdHI8L2Z1bGwtdGl0bGU+PGFiYnItMT5NaWNyb2Jpb2xvZ3kgc3BlY3RydW08L2Fi
YnItMT48L3BlcmlvZGljYWw+PGFsdC1wZXJpb2RpY2FsPjxmdWxsLXRpdGxlPk1pY3JvYmlvbCBT
cGVjdHI8L2Z1bGwtdGl0bGU+PGFiYnItMT5NaWNyb2Jpb2xvZ3kgc3BlY3RydW08L2FiYnItMT48
L2FsdC1wZXJpb2RpY2FsPjx2b2x1bWU+NTwvdm9sdW1lPjxudW1iZXI+NjwvbnVtYmVyPjxlZGl0
aW9uPjIwMTcvMTIvMDk8L2VkaXRpb24+PGtleXdvcmRzPjxrZXl3b3JkPkFuaW1hbHM8L2tleXdv
cmQ+PGtleXdvcmQ+QW50aS1CYWN0ZXJpYWwgQWdlbnRzL3BoYXJtYWNvbG9neTwva2V5d29yZD48
a2V5d29yZD5CYWN0ZXJpYS9kcnVnIGVmZmVjdHMvIGdlbmV0aWNzLyBpc29sYXRpb24gJmFtcDsg
cHVyaWZpY2F0aW9uPC9rZXl3b3JkPjxrZXl3b3JkPkJhY3RlcmlvbG9naWNhbCBUZWNobmlxdWVz
LyBtZXRob2RzPC9rZXl3b3JkPjxrZXl3b3JkPkROQSwgQmFjdGVyaWFsL2FuYWx5c2lzL2lzb2xh
dGlvbiAmYW1wOyBwdXJpZmljYXRpb248L2tleXdvcmQ+PGtleXdvcmQ+RHJ1ZyBSZXNpc3RhbmNl
LCBCYWN0ZXJpYWwvZHJ1ZyBlZmZlY3RzLyBnZW5ldGljczwva2V5d29yZD48a2V5d29yZD5EcnVn
IFJlc2lzdGFuY2UsIE11bHRpcGxlLCBCYWN0ZXJpYWwvZHJ1ZyBlZmZlY3RzL2dlbmV0aWNzPC9r
ZXl3b3JkPjxrZXl3b3JkPkdlbmV0aWMgVGVjaG5pcXVlczwva2V5d29yZD48a2V5d29yZD5IdW1h
bnM8L2tleXdvcmQ+PGtleXdvcmQ+TWV0YWdlbm9taWNzL21ldGhvZHM8L2tleXdvcmQ+PGtleXdv
cmQ+T2xpZ29udWNsZW90aWRlIEFycmF5IFNlcXVlbmNlIEFuYWx5c2lzL21ldGhvZHM8L2tleXdv
cmQ+PGtleXdvcmQ+UG9seW1lcmFzZSBDaGFpbiBSZWFjdGlvbi9tZXRob2RzPC9rZXl3b3JkPjxr
ZXl3b3JkPlNwZWN0cm9tZXRyeSwgTWFzcywgTWF0cml4LUFzc2lzdGVkIExhc2VyIERlc29ycHRp
b24tSW9uaXphdGlvbi9tZXRob2RzPC9rZXl3b3JkPjxrZXl3b3JkPldob2xlIEdlbm9tZSBTZXF1
ZW5jaW5nL21ldGhvZHM8L2tleXdvcmQ+PC9rZXl3b3Jkcz48ZGF0ZXM+PHllYXI+MjAxNzwveWVh
cj48cHViLWRhdGVzPjxkYXRlPkRlYzwvZGF0ZT48L3B1Yi1kYXRlcz48L2RhdGVzPjxpc2JuPjIx
NjUtMDQ5NyAoRWxlY3Ryb25pYykmI3hEOzIxNjUtMDQ5NyAoTGlua2luZyk8L2lzYm4+PGFjY2Vz
c2lvbi1udW0+MjkyMTkxMDc8L2FjY2Vzc2lvbi1udW0+PHVybHM+PC91cmxzPjxlbGVjdHJvbmlj
LXJlc291cmNlLW51bT4xMC4xMTI4L21pY3JvYmlvbHNwZWMuQVJCQS0wMDExLTIwMTc8L2VsZWN0
cm9uaWMtcmVzb3VyY2UtbnVtPjxyZW1vdGUtZGF0YWJhc2UtcHJvdmlkZXI+TkxNPC9yZW1vdGUt
ZGF0YWJhc2UtcHJvdmlkZXI+PGxhbmd1YWdlPmVuZzwvbGFuZ3VhZ2U+PC9yZWNvcmQ+PC9DaXRl
PjxDaXRlPjxBdXRob3I+RWxsaW5ndG9uPC9BdXRob3I+PFllYXI+MjAxNzwvWWVhcj48UmVjTnVt
PjcyPC9SZWNOdW0+PHJlY29yZD48cmVjLW51bWJlcj43MjwvcmVjLW51bWJlcj48Zm9yZWlnbi1r
ZXlzPjxrZXkgYXBwPSJFTiIgZGItaWQ9InJ3MmFkd3pyNncwZnI2ZWRlOTlwcmV3d3NzZHh2ejA1
enMydiI+NzI8L2tleT48L2ZvcmVpZ24ta2V5cz48cmVmLXR5cGUgbmFtZT0iSm91cm5hbCBBcnRp
Y2xlIj4xNzwvcmVmLXR5cGU+PGNvbnRyaWJ1dG9ycz48YXV0aG9ycz48YXV0aG9yPkVsbGluZ3Rv
biwgTS4gSi48L2F1dGhvcj48YXV0aG9yPkVrZWx1bmQsIE8uPC9hdXRob3I+PGF1dGhvcj5BYXJl
c3RydXAsIEYuIE0uPC9hdXRob3I+PGF1dGhvcj5DYW50b24sIFIuPC9hdXRob3I+PGF1dGhvcj5E
b3VtaXRoLCBNLjwvYXV0aG9yPjxhdXRob3I+R2lza2UsIEMuPC9hdXRob3I+PGF1dGhvcj5HcnVu
ZG1hbiwgSC48L2F1dGhvcj48YXV0aG9yPkhhc21hbiwgSC48L2F1dGhvcj48YXV0aG9yPkhvbGRl
biwgTS4gVC4gRy48L2F1dGhvcj48YXV0aG9yPkhvcGtpbnMsIEsuIEwuPC9hdXRob3I+PGF1dGhv
cj5JcmVkZWxsLCBKLjwvYXV0aG9yPjxhdXRob3I+S2FobG1ldGVyLCBHLjwvYXV0aG9yPjxhdXRo
b3I+S29zZXIsIEMuIFUuPC9hdXRob3I+PGF1dGhvcj5NYWNHb3dhbiwgQS48L2F1dGhvcj48YXV0
aG9yPk1ldml1cywgRC48L2F1dGhvcj48YXV0aG9yPk11bHZleSwgTS48L2F1dGhvcj48YXV0aG9y
Pk5hYXMsIFQuPC9hdXRob3I+PGF1dGhvcj5QZXRvLCBULjwvYXV0aG9yPjxhdXRob3I+Um9sYWlu
LCBKLiBNLjwvYXV0aG9yPjxhdXRob3I+U2FtdWVsc2VuLCBPLjwvYXV0aG9yPjxhdXRob3I+V29v
ZGZvcmQsIE4uPC9hdXRob3I+PC9hdXRob3JzPjwvY29udHJpYnV0b3JzPjxhdXRoLWFkZHJlc3M+
QW50aW1pY3JvYmlhbCBSZXNpc3RhbmNlIGFuZCBIZWFsdGhjYXJlIEFzc29jaWF0ZWQgSW5mZWN0
aW9ucyAoQU1SSEFJKSBSZWZlcmVuY2UgVW5pdCwgTmF0aW9uYWwgSW5mZWN0aW9uIFNlcnZpY2Us
IFB1YmxpYyBIZWFsdGggRW5nbGFuZCwgTG9uZG9uLCBVSy4mI3hEO0RlcGFydG1lbnQgb2YgQ2xp
bmljYWwgTWljcm9iaW9sb2d5IGFuZCB0aGUgRVVDQVNUIERldmVsb3BtZW50IExhYm9yYXRvcnks
IEtyb25vYmVyZyBSZWdpb24sIENlbnRyYWwgSG9zcGl0YWwsIFZheGpvLCBTd2VkZW4uJiN4RDtO
YXRpb25hbCBGb29kIEluc3RpdHV0ZSwgUmVzZWFyY2ggR3JvdXAgZm9yIEdlbm9taWMgRXBpZGVt
aW9sb2d5LCBUZWNobmljYWwgVW5pdmVyc2l0eSBvZiBEZW5tYXJrLCAyODAwIEtncy4gTHluZ2J5
LCBEZW5tYXJrLiYjeEQ7U2VydmljaW8gZGUgTWljcm9iaW9sb2dpYSwgSG9zcGl0YWwgUmFtb24g
eSBDYWphbCBhbmQgSW5zdGl0dXRvIFJhbW9uIHkgQ2FqYWwgZGUgSW52ZXN0aWdhY2lvbiBTYW5p
dGFyaWEsIE1hZHJpZCwgU3BhaW4uJiN4RDtEZXBhcnRtZW50IG9mIExhYm9yYXRvcnkgTWVkaWNp
bmUsIEthcm9saW5za2EgSW5zdGl0dXRlIGFuZCBLYXJvbGluc2thIFVuaXZlcnNpdHkgSG9zcGl0
YWwsIFN0b2NraG9sbSwgU3dlZGVuLiYjeEQ7VW5pdmVyc2l0eSBNZWRpY2FsIENlbnRyZSBGcmVp
YnVyZywgSW5mZWN0aW9uIFByZXZlbnRpb24gYW5kIEhvc3BpdGFsIEh5Z2llbmUsIEZhY3VsdHkg
b2YgTWVkaWNpbmUsIFVuaXZlcnNpdHkgb2YgRnJlaWJ1cmcsIEZyZWlidXJnLCBHZXJtYW55LiYj
eEQ7U3RhdGVucyBTZXJ1bSBJbnN0aXR1dGUsIERlcGFydG1lbnQgb2YgTWljcm9iaW9sb2d5IGFu
ZCBJbmZlY3Rpb24gQ29udHJvbCwgQ29wZW5oYWdlbiwgRGVubWFyay4mI3hEO1NjaG9vbCBvZiBN
ZWRpY2luZSwgTWVkaWNhbCAmYW1wOyBCaW9sb2dpY2FsIFNjaWVuY2VzLCBOb3J0aCBIYXVnaCwg
VW5pdmVyc2l0eSBvZiBTdCBBbmRyZXdzLCBVSy4mI3hEO1dlc3RtZWFkIEluc3RpdHV0ZSBmb3Ig
TWVkaWNhbCBSZXNlYXJjaCwgVW5pdmVyc2l0eSBvZiBTeWRuZXkgYW5kIE1hcmllIEJhc2hpciBJ
bnN0aXR1dGUsIFN5ZG5leSwgTlNXLCBBdXN0cmFsaWEuJiN4RDtEZXBhcnRtZW50IG9mIE1lZGlj
aW5lLCBVbml2ZXJzaXR5IG9mIENhbWJyaWRnZSwgQ2FtYnJpZGdlLCBVSy4mI3hEO0RlcGFydG1l
bnQgb2YgTWVkaWNhbCBNaWNyb2Jpb2xvZ3ksIE5vcnRoIEJyaXN0b2wgTkhTIFRydXN0LCBTb3V0
aG1lYWQgSG9zcGl0YWwsIEJyaXN0b2wsIFVLLiYjeEQ7Q2VudHJhbCBWZXRlcmluYXJ5IEluc3Rp
dHV0ZSAoQ1ZJKSBwYXJ0IG9mIFdhZ2VuaW5nZW4gVW5pdmVyc2l0eSBhbmQgUmVzZWFyY2ggQ2Vu
dHJlIChXVVIpLCBMZWx5c3RhZCwgVGhlIE5ldGhlcmxhbmRzOyBEZXBhcnRtZW50IG9mIEluZmVj
dGlvdXMgRGlzZWFzZXMgYW5kIEltbXVub2xvZ3ksIFV0cmVjaHQgVW5pdmVyc2l0eSwgVXRyZWNo
dCwgVGhlIE5ldGhlcmxhbmRzLiYjeEQ7TmF0aW9uYWwgTWljcm9iaW9sb2d5IExhYm9yYXRvcnks
IFdpbm5pcGVnLCBNYW5pdG9iYSwgQ2FuYWRhLiYjeEQ7RnJlbmNoIE5hdGlvbmFsIFJlZmVyZW5j
ZSBDZW50cmUgZm9yIEFudGliaW90aWMgUmVzaXN0YW5jZSwgQmFjdGVyaW9sb2d5LUh5Z2llbmUg
dW5pdCwgSG9waXRhbCBCaWNldHJlLCBBUEhQLCBMYWJFeCBMRVJNSVQsIFVuaXZlcnNpdHkgUGFy
aXMgU3VkLCBMZSBLcmVtbGluLUJpY2V0cmUsIEZyYW5jZS4mI3hEO051ZmZpZWxkIERlcGFydG1l
bnQgb2YgTWVkaWNpbmUsIEpvaG4gUmFkY2xpZmZlIEhvc3BpdGFsLCBVbml2ZXJzaXR5IG9mIE94
Zm9yZCwgT3hmb3JkLCBVSy4mI3hEO1BVLVBIIGRlcyBEaXNjaXBsaW5lcyBQaGFybWFjZXV0aXF1
ZXMsIDEtVVJNSVRFIENOUlMgSVJEIFVNUiA2MjM2LCBJSFUgTWVkaXRlcnJhbmVlIEluZmVjdGlv
biwgVmFsb3JpemF0aW9uIGFuZCBUcmFuc2ZlciwgQWl4IE1hcnNlaWxsZSBVbml2ZXJzaXRlLCBG
YWN1bHRlIGRlIE1lZGVjaW5lIGV0IGRlIFBoYXJtYWNpZSwgTWFyc2VpbGxlLCBGcmFuY2UuJiN4
RDtOb3J3ZWdpYW4gTmF0aW9uYWwgQWR2aXNvcnkgVW5pdCBvbiBEZXRlY3Rpb24gb2YgQW50aW1p
Y3JvYmlhbCBSZXNpc3RhbmNlLCBVbml2ZXJzaXR5IEhvc3BpdGFsIG9mIE5vcnRoIE5vcndheSwg
RGVwYXJ0bWVudCBvZiBNaWNyb2Jpb2xvZ3kgYW5kIEluZmVjdGlvbiBDb250cm9sLCBUcm9tc28s
IE5vcndheS4mI3hEO0FudGltaWNyb2JpYWwgUmVzaXN0YW5jZSBhbmQgSGVhbHRoY2FyZSBBc3Nv
Y2lhdGVkIEluZmVjdGlvbnMgKEFNUkhBSSkgUmVmZXJlbmNlIFVuaXQsIE5hdGlvbmFsIEluZmVj
dGlvbiBTZXJ2aWNlLCBQdWJsaWMgSGVhbHRoIEVuZ2xhbmQsIExvbmRvbiwgVUsuIEVsZWN0cm9u
aWMgYWRkcmVzczogbmVpbC53b29kZm9yZEBwaGUuZ292LnVrLjwvYXV0aC1hZGRyZXNzPjx0aXRs
ZXM+PHRpdGxlPlRoZSByb2xlIG9mIHdob2xlIGdlbm9tZSBzZXF1ZW5jaW5nIGluIGFudGltaWNy
b2JpYWwgc3VzY2VwdGliaWxpdHkgdGVzdGluZyBvZiBiYWN0ZXJpYTogcmVwb3J0IGZyb20gdGhl
IEVVQ0FTVCBTdWJjb21taXR0ZWU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ItMjI8L3BhZ2VzPjx2b2x1bWU+MjM8L3ZvbHVt
ZT48bnVtYmVyPjE8L251bWJlcj48ZWRpdGlvbj4yMDE2LzExLzI5PC9lZGl0aW9uPjxrZXl3b3Jk
cz48a2V5d29yZD5BbnRpLUJhY3RlcmlhbCBBZ2VudHMvIHBoYXJtYWNvbG9neTwva2V5d29yZD48
a2V5d29yZD5CYWN0ZXJpYS8gZHJ1ZyBlZmZlY3RzLyBnZW5ldGljczwva2V5d29yZD48a2V5d29y
ZD5FdXJvcGU8L2tleXdvcmQ+PGtleXdvcmQ+R2Vub21lLCBCYWN0ZXJpYWw8L2tleXdvcmQ+PGtl
eXdvcmQ+SW50ZXJuYXRpb25hbGl0eTwva2V5d29yZD48a2V5d29yZD5NaWNyb2JpYWwgU2Vuc2l0
aXZpdHkgVGVzdHMvIG1ldGhvZHM8L2tleXdvcmQ+PC9rZXl3b3Jkcz48ZGF0ZXM+PHllYXI+MjAx
NzwveWVhcj48cHViLWRhdGVzPjxkYXRlPkphbjwvZGF0ZT48L3B1Yi1kYXRlcz48L2RhdGVzPjxp
c2JuPjE0NjktMDY5MSAoRWxlY3Ryb25pYykmI3hEOzExOTgtNzQzWCAoTGlua2luZyk8L2lzYm4+
PGFjY2Vzc2lvbi1udW0+Mjc4OTA0NTc8L2FjY2Vzc2lvbi1udW0+PHVybHM+PC91cmxzPjxlbGVj
dHJvbmljLXJlc291cmNlLW51bT4xMC4xMDE2L2ouY21pLjIwMTYuMTEuMDEyPC9lbGVjdHJvbmlj
LXJlc291cmNlLW51bT48cmVtb3RlLWRhdGFiYXNlLXByb3ZpZGVyPk5MTTwvcmVtb3RlLWRhdGFi
YXNlLXByb3ZpZGVyPjxsYW5ndWFnZT5lbmc8L2xhbmd1YWdlPjwvcmVjb3JkPjwvQ2l0ZT48L0Vu
ZE5vdGU+
</w:fldData>
              </w:fldChar>
            </w:r>
            <w:r w:rsidRPr="00EF3D19">
              <w:rPr>
                <w:rFonts w:ascii="Arial" w:eastAsia="Times New Roman" w:hAnsi="Arial" w:cs="Arial"/>
                <w:color w:val="323232"/>
                <w:sz w:val="24"/>
                <w:szCs w:val="24"/>
                <w:lang w:val="en" w:eastAsia="de-CH"/>
              </w:rPr>
              <w:instrText xml:space="preserve"> ADDIN EN.CITE.DATA </w:instrText>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end"/>
            </w:r>
            <w:r w:rsidRPr="00EF3D19">
              <w:rPr>
                <w:rFonts w:ascii="Arial" w:eastAsia="Times New Roman" w:hAnsi="Arial" w:cs="Arial"/>
                <w:color w:val="323232"/>
                <w:sz w:val="24"/>
                <w:szCs w:val="24"/>
                <w:lang w:val="en" w:eastAsia="de-CH"/>
              </w:rPr>
            </w:r>
            <w:r w:rsidRPr="00EF3D19">
              <w:rPr>
                <w:rFonts w:ascii="Arial" w:eastAsia="Times New Roman" w:hAnsi="Arial" w:cs="Arial"/>
                <w:color w:val="323232"/>
                <w:sz w:val="24"/>
                <w:szCs w:val="24"/>
                <w:lang w:val="en" w:eastAsia="de-CH"/>
              </w:rPr>
              <w:fldChar w:fldCharType="separate"/>
            </w:r>
            <w:hyperlink w:anchor="_ENREF_32" w:tooltip="Anjum, 2017 #64" w:history="1">
              <w:r w:rsidRPr="00EF3D19">
                <w:rPr>
                  <w:rFonts w:ascii="Arial" w:eastAsia="Times New Roman" w:hAnsi="Arial" w:cs="Arial"/>
                  <w:noProof/>
                  <w:color w:val="323232"/>
                  <w:sz w:val="24"/>
                  <w:szCs w:val="24"/>
                  <w:vertAlign w:val="superscript"/>
                  <w:lang w:val="en" w:eastAsia="de-CH"/>
                </w:rPr>
                <w:t>32</w:t>
              </w:r>
            </w:hyperlink>
            <w:r w:rsidRPr="00EF3D19">
              <w:rPr>
                <w:rFonts w:ascii="Arial" w:eastAsia="Times New Roman" w:hAnsi="Arial" w:cs="Arial"/>
                <w:noProof/>
                <w:color w:val="323232"/>
                <w:sz w:val="24"/>
                <w:szCs w:val="24"/>
                <w:vertAlign w:val="superscript"/>
                <w:lang w:val="en" w:eastAsia="de-CH"/>
              </w:rPr>
              <w:t xml:space="preserve">, </w:t>
            </w:r>
            <w:hyperlink w:anchor="_ENREF_50" w:tooltip="Ellington, 2017 #72" w:history="1">
              <w:r w:rsidRPr="00EF3D19">
                <w:rPr>
                  <w:rFonts w:ascii="Arial" w:eastAsia="Times New Roman" w:hAnsi="Arial" w:cs="Arial"/>
                  <w:noProof/>
                  <w:color w:val="323232"/>
                  <w:sz w:val="24"/>
                  <w:szCs w:val="24"/>
                  <w:vertAlign w:val="superscript"/>
                  <w:lang w:val="en" w:eastAsia="de-CH"/>
                </w:rPr>
                <w:t>50</w:t>
              </w:r>
            </w:hyperlink>
            <w:r w:rsidRPr="00EF3D19">
              <w:rPr>
                <w:rFonts w:ascii="Arial" w:eastAsia="Times New Roman" w:hAnsi="Arial" w:cs="Arial"/>
                <w:color w:val="323232"/>
                <w:sz w:val="24"/>
                <w:szCs w:val="24"/>
                <w:lang w:val="en" w:eastAsia="de-CH"/>
              </w:rPr>
              <w:fldChar w:fldCharType="end"/>
            </w:r>
          </w:p>
        </w:tc>
      </w:tr>
      <w:tr w:rsidR="00F436B5" w:rsidRPr="00951787" w:rsidTr="00B77F7C">
        <w:trPr>
          <w:trHeight w:val="353"/>
          <w:jc w:val="center"/>
        </w:trPr>
        <w:tc>
          <w:tcPr>
            <w:tcW w:w="2943" w:type="dxa"/>
            <w:tcBorders>
              <w:left w:val="single" w:sz="12" w:space="0" w:color="FFFFFF" w:themeColor="background1"/>
              <w:righ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p>
        </w:tc>
        <w:tc>
          <w:tcPr>
            <w:tcW w:w="4111" w:type="dxa"/>
            <w:tcBorders>
              <w:left w:val="single" w:sz="4" w:space="0" w:color="FFFFFF" w:themeColor="background1"/>
            </w:tcBorders>
          </w:tcPr>
          <w:p w:rsidR="00F436B5" w:rsidRPr="00EF3D19" w:rsidRDefault="00F436B5" w:rsidP="00EF3D19">
            <w:pPr>
              <w:autoSpaceDE w:val="0"/>
              <w:autoSpaceDN w:val="0"/>
              <w:adjustRightInd w:val="0"/>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Limit possible conclusions about co-transmission of resistance genes and relatedness of identified isolates to reconstruct transmission networks</w:t>
            </w:r>
          </w:p>
        </w:tc>
        <w:tc>
          <w:tcPr>
            <w:tcW w:w="2835" w:type="dxa"/>
            <w:tcBorders>
              <w:righ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p>
        </w:tc>
        <w:tc>
          <w:tcPr>
            <w:tcW w:w="4961" w:type="dxa"/>
            <w:tcBorders>
              <w:left w:val="single" w:sz="4" w:space="0" w:color="FFFFFF" w:themeColor="background1"/>
              <w:right w:val="single" w:sz="12"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 xml:space="preserve">Appropriate </w:t>
            </w:r>
            <w:proofErr w:type="spellStart"/>
            <w:r w:rsidRPr="00EF3D19">
              <w:rPr>
                <w:rFonts w:ascii="Arial" w:eastAsia="Times New Roman" w:hAnsi="Arial" w:cs="Arial"/>
                <w:color w:val="323232"/>
                <w:sz w:val="24"/>
                <w:szCs w:val="24"/>
                <w:lang w:val="en" w:eastAsia="de-CH"/>
              </w:rPr>
              <w:t>bioinformatic</w:t>
            </w:r>
            <w:proofErr w:type="spellEnd"/>
            <w:r w:rsidRPr="00EF3D19">
              <w:rPr>
                <w:rFonts w:ascii="Arial" w:eastAsia="Times New Roman" w:hAnsi="Arial" w:cs="Arial"/>
                <w:color w:val="323232"/>
                <w:sz w:val="24"/>
                <w:szCs w:val="24"/>
                <w:lang w:val="en" w:eastAsia="de-CH"/>
              </w:rPr>
              <w:t xml:space="preserve"> methodologies needed to accurately extract relevant information from WMGS data based on target databases</w:t>
            </w:r>
            <w:hyperlink w:anchor="_ENREF_32" w:tooltip="Anjum, 2017 #64" w:history="1">
              <w:r w:rsidRPr="00EF3D19">
                <w:rPr>
                  <w:rFonts w:ascii="Arial" w:eastAsia="Times New Roman" w:hAnsi="Arial" w:cs="Arial"/>
                  <w:color w:val="323232"/>
                  <w:sz w:val="24"/>
                  <w:szCs w:val="24"/>
                  <w:vertAlign w:val="superscript"/>
                  <w:lang w:val="en" w:eastAsia="de-CH"/>
                </w:rPr>
                <w:fldChar w:fldCharType="begin">
                  <w:fldData xml:space="preserve">PEVuZE5vdGU+PENpdGU+PEF1dGhvcj5Bbmp1bTwvQXV0aG9yPjxZZWFyPjIwMTc8L1llYXI+PFJl
Y051bT42NDwvUmVjTnVtPjxEaXNwbGF5VGV4dD48c3R5bGUgZmFjZT0ic3VwZXJzY3JpcHQiPjMy
PC9zdHlsZT48L0Rpc3BsYXlUZXh0PjxyZWNvcmQ+PHJlYy1udW1iZXI+NjQ8L3JlYy1udW1iZXI+
PGZvcmVpZ24ta2V5cz48a2V5IGFwcD0iRU4iIGRiLWlkPSJydzJhZHd6cjZ3MGZyNmVkZTk5cHJl
d3dzc2R4dnowNXpzMnYiPjY0PC9rZXk+PC9mb3JlaWduLWtleXM+PHJlZi10eXBlIG5hbWU9Ikpv
dXJuYWwgQXJ0aWNsZSI+MTc8L3JlZi10eXBlPjxjb250cmlidXRvcnM+PGF1dGhvcnM+PGF1dGhv
cj5Bbmp1bSwgTS4gRi48L2F1dGhvcj48YXV0aG9yPlphbmthcmksIEUuPC9hdXRob3I+PGF1dGhv
cj5IYXNtYW4sIEguPC9hdXRob3I+PC9hdXRob3JzPjwvY29udHJpYnV0b3JzPjxhdXRoLWFkZHJl
c3M+RGVwYXJ0bWVudCBvZiBCYWN0ZXJpb2xvZ3ksIEFuaW1hbCBhbmQgUGxhbnQgSGVhbHRoIEFn
ZW5jeSwgU3VycmV5LCBVbml0ZWQgS2luZ2RvbS4mI3hEO05hdGlvbmFsIEZvb2QgSW5zdGl0dXRl
LCBUZWNobmljYWwgVW5pdmVyc2l0eSBvZiBEZW5tYXJrLCBMeW5nYnksIERlbm1hcmsuPC9hdXRo
LWFkZHJlc3M+PHRpdGxlcz48dGl0bGU+TW9sZWN1bGFyIE1ldGhvZHMgZm9yIERldGVjdGlvbiBv
ZiBBbnRpbWljcm9iaWFsIFJlc2lzdGFuY2U8L3RpdGxlPjxzZWNvbmRhcnktdGl0bGU+TWljcm9i
aW9sIFNwZWN0cjwvc2Vjb25kYXJ5LXRpdGxlPjxhbHQtdGl0bGU+TWljcm9iaW9sb2d5IHNwZWN0
cnVtPC9hbHQtdGl0bGU+PC90aXRsZXM+PHBlcmlvZGljYWw+PGZ1bGwtdGl0bGU+TWljcm9iaW9s
IFNwZWN0cjwvZnVsbC10aXRsZT48YWJici0xPk1pY3JvYmlvbG9neSBzcGVjdHJ1bTwvYWJici0x
PjwvcGVyaW9kaWNhbD48YWx0LXBlcmlvZGljYWw+PGZ1bGwtdGl0bGU+TWljcm9iaW9sIFNwZWN0
cjwvZnVsbC10aXRsZT48YWJici0xPk1pY3JvYmlvbG9neSBzcGVjdHJ1bTwvYWJici0xPjwvYWx0
LXBlcmlvZGljYWw+PHZvbHVtZT41PC92b2x1bWU+PG51bWJlcj42PC9udW1iZXI+PGVkaXRpb24+
MjAxNy8xMi8wOTwvZWRpdGlvbj48a2V5d29yZHM+PGtleXdvcmQ+QW5pbWFsczwva2V5d29yZD48
a2V5d29yZD5BbnRpLUJhY3RlcmlhbCBBZ2VudHMvcGhhcm1hY29sb2d5PC9rZXl3b3JkPjxrZXl3
b3JkPkJhY3RlcmlhL2RydWcgZWZmZWN0cy8gZ2VuZXRpY3MvIGlzb2xhdGlvbiAmYW1wOyBwdXJp
ZmljYXRpb248L2tleXdvcmQ+PGtleXdvcmQ+QmFjdGVyaW9sb2dpY2FsIFRlY2huaXF1ZXMvIG1l
dGhvZHM8L2tleXdvcmQ+PGtleXdvcmQ+RE5BLCBCYWN0ZXJpYWwvYW5hbHlzaXMvaXNvbGF0aW9u
ICZhbXA7IHB1cmlmaWNhdGlvbjwva2V5d29yZD48a2V5d29yZD5EcnVnIFJlc2lzdGFuY2UsIEJh
Y3RlcmlhbC9kcnVnIGVmZmVjdHMvIGdlbmV0aWNzPC9rZXl3b3JkPjxrZXl3b3JkPkRydWcgUmVz
aXN0YW5jZSwgTXVsdGlwbGUsIEJhY3RlcmlhbC9kcnVnIGVmZmVjdHMvZ2VuZXRpY3M8L2tleXdv
cmQ+PGtleXdvcmQ+R2VuZXRpYyBUZWNobmlxdWVzPC9rZXl3b3JkPjxrZXl3b3JkPkh1bWFuczwv
a2V5d29yZD48a2V5d29yZD5NZXRhZ2Vub21pY3MvbWV0aG9kczwva2V5d29yZD48a2V5d29yZD5P
bGlnb251Y2xlb3RpZGUgQXJyYXkgU2VxdWVuY2UgQW5hbHlzaXMvbWV0aG9kczwva2V5d29yZD48
a2V5d29yZD5Qb2x5bWVyYXNlIENoYWluIFJlYWN0aW9uL21ldGhvZHM8L2tleXdvcmQ+PGtleXdv
cmQ+U3BlY3Ryb21ldHJ5LCBNYXNzLCBNYXRyaXgtQXNzaXN0ZWQgTGFzZXIgRGVzb3JwdGlvbi1J
b25pemF0aW9uL21ldGhvZHM8L2tleXdvcmQ+PGtleXdvcmQ+V2hvbGUgR2Vub21lIFNlcXVlbmNp
bmcvbWV0aG9kczwva2V5d29yZD48L2tleXdvcmRzPjxkYXRlcz48eWVhcj4yMDE3PC95ZWFyPjxw
dWItZGF0ZXM+PGRhdGU+RGVjPC9kYXRlPjwvcHViLWRhdGVzPjwvZGF0ZXM+PGlzYm4+MjE2NS0w
NDk3IChFbGVjdHJvbmljKSYjeEQ7MjE2NS0wNDk3IChMaW5raW5nKTwvaXNibj48YWNjZXNzaW9u
LW51bT4yOTIxOTEwNzwvYWNjZXNzaW9uLW51bT48dXJscz48L3VybHM+PGVsZWN0cm9uaWMtcmVz
b3VyY2UtbnVtPjEwLjExMjgvbWljcm9iaW9sc3BlYy5BUkJBLTAwMTEtMjAxNzwvZWxlY3Ryb25p
Yy1yZXNvdXJjZS1udW0+PHJlbW90ZS1kYXRhYmFzZS1wcm92aWRlcj5OTE08L3JlbW90ZS1kYXRh
YmFzZS1wcm92aWRlcj48bGFuZ3VhZ2U+ZW5nPC9sYW5ndWFnZT48L3JlY29yZD48L0NpdGU+PENp
dGU+PEF1dGhvcj5Bbmp1bTwvQXV0aG9yPjxZZWFyPjIwMTc8L1llYXI+PFJlY051bT42NDwvUmVj
TnVtPjxyZWNvcmQ+PHJlYy1udW1iZXI+NjQ8L3JlYy1udW1iZXI+PGZvcmVpZ24ta2V5cz48a2V5
IGFwcD0iRU4iIGRiLWlkPSJydzJhZHd6cjZ3MGZyNmVkZTk5cHJld3dzc2R4dnowNXpzMnYiPjY0
PC9rZXk+PC9mb3JlaWduLWtleXM+PHJlZi10eXBlIG5hbWU9IkpvdXJuYWwgQXJ0aWNsZSI+MTc8
L3JlZi10eXBlPjxjb250cmlidXRvcnM+PGF1dGhvcnM+PGF1dGhvcj5Bbmp1bSwgTS4gRi48L2F1
dGhvcj48YXV0aG9yPlphbmthcmksIEUuPC9hdXRob3I+PGF1dGhvcj5IYXNtYW4sIEguPC9hdXRo
b3I+PC9hdXRob3JzPjwvY29udHJpYnV0b3JzPjxhdXRoLWFkZHJlc3M+RGVwYXJ0bWVudCBvZiBC
YWN0ZXJpb2xvZ3ksIEFuaW1hbCBhbmQgUGxhbnQgSGVhbHRoIEFnZW5jeSwgU3VycmV5LCBVbml0
ZWQgS2luZ2RvbS4mI3hEO05hdGlvbmFsIEZvb2QgSW5zdGl0dXRlLCBUZWNobmljYWwgVW5pdmVy
c2l0eSBvZiBEZW5tYXJrLCBMeW5nYnksIERlbm1hcmsuPC9hdXRoLWFkZHJlc3M+PHRpdGxlcz48
dGl0bGU+TW9sZWN1bGFyIE1ldGhvZHMgZm9yIERldGVjdGlvbiBvZiBBbnRpbWljcm9iaWFsIFJl
c2lzdGFuY2U8L3RpdGxlPjxzZWNvbmRhcnktdGl0bGU+TWljcm9iaW9sIFNwZWN0cjwvc2Vjb25k
YXJ5LXRpdGxlPjxhbHQtdGl0bGU+TWljcm9iaW9sb2d5IHNwZWN0cnVtPC9hbHQtdGl0bGU+PC90
aXRsZXM+PHBlcmlvZGljYWw+PGZ1bGwtdGl0bGU+TWljcm9iaW9sIFNwZWN0cjwvZnVsbC10aXRs
ZT48YWJici0xPk1pY3JvYmlvbG9neSBzcGVjdHJ1bTwvYWJici0xPjwvcGVyaW9kaWNhbD48YWx0
LXBlcmlvZGljYWw+PGZ1bGwtdGl0bGU+TWljcm9iaW9sIFNwZWN0cjwvZnVsbC10aXRsZT48YWJi
ci0xPk1pY3JvYmlvbG9neSBzcGVjdHJ1bTwvYWJici0xPjwvYWx0LXBlcmlvZGljYWw+PHZvbHVt
ZT41PC92b2x1bWU+PG51bWJlcj42PC9udW1iZXI+PGVkaXRpb24+MjAxNy8xMi8wOTwvZWRpdGlv
bj48a2V5d29yZHM+PGtleXdvcmQ+QW5pbWFsczwva2V5d29yZD48a2V5d29yZD5BbnRpLUJhY3Rl
cmlhbCBBZ2VudHMvcGhhcm1hY29sb2d5PC9rZXl3b3JkPjxrZXl3b3JkPkJhY3RlcmlhL2RydWcg
ZWZmZWN0cy8gZ2VuZXRpY3MvIGlzb2xhdGlvbiAmYW1wOyBwdXJpZmljYXRpb248L2tleXdvcmQ+
PGtleXdvcmQ+QmFjdGVyaW9sb2dpY2FsIFRlY2huaXF1ZXMvIG1ldGhvZHM8L2tleXdvcmQ+PGtl
eXdvcmQ+RE5BLCBCYWN0ZXJpYWwvYW5hbHlzaXMvaXNvbGF0aW9uICZhbXA7IHB1cmlmaWNhdGlv
bjwva2V5d29yZD48a2V5d29yZD5EcnVnIFJlc2lzdGFuY2UsIEJhY3RlcmlhbC9kcnVnIGVmZmVj
dHMvIGdlbmV0aWNzPC9rZXl3b3JkPjxrZXl3b3JkPkRydWcgUmVzaXN0YW5jZSwgTXVsdGlwbGUs
IEJhY3RlcmlhbC9kcnVnIGVmZmVjdHMvZ2VuZXRpY3M8L2tleXdvcmQ+PGtleXdvcmQ+R2VuZXRp
YyBUZWNobmlxdWVzPC9rZXl3b3JkPjxrZXl3b3JkPkh1bWFuczwva2V5d29yZD48a2V5d29yZD5N
ZXRhZ2Vub21pY3MvbWV0aG9kczwva2V5d29yZD48a2V5d29yZD5PbGlnb251Y2xlb3RpZGUgQXJy
YXkgU2VxdWVuY2UgQW5hbHlzaXMvbWV0aG9kczwva2V5d29yZD48a2V5d29yZD5Qb2x5bWVyYXNl
IENoYWluIFJlYWN0aW9uL21ldGhvZHM8L2tleXdvcmQ+PGtleXdvcmQ+U3BlY3Ryb21ldHJ5LCBN
YXNzLCBNYXRyaXgtQXNzaXN0ZWQgTGFzZXIgRGVzb3JwdGlvbi1Jb25pemF0aW9uL21ldGhvZHM8
L2tleXdvcmQ+PGtleXdvcmQ+V2hvbGUgR2Vub21lIFNlcXVlbmNpbmcvbWV0aG9kczwva2V5d29y
ZD48L2tleXdvcmRzPjxkYXRlcz48eWVhcj4yMDE3PC95ZWFyPjxwdWItZGF0ZXM+PGRhdGU+RGVj
PC9kYXRlPjwvcHViLWRhdGVzPjwvZGF0ZXM+PGlzYm4+MjE2NS0wNDk3IChFbGVjdHJvbmljKSYj
eEQ7MjE2NS0wNDk3IChMaW5raW5nKTwvaXNibj48YWNjZXNzaW9uLW51bT4yOTIxOTEwNzwvYWNj
ZXNzaW9uLW51bT48dXJscz48L3VybHM+PGVsZWN0cm9uaWMtcmVzb3VyY2UtbnVtPjEwLjExMjgv
bWljcm9iaW9sc3BlYy5BUkJBLTAwMTEtMjAxNzwvZWxlY3Ryb25pYy1yZXNvdXJjZS1udW0+PHJl
bW90ZS1kYXRhYmFzZS1wcm92aWRlcj5OTE08L3JlbW90ZS1kYXRhYmFzZS1wcm92aWRlcj48bGFu
Z3VhZ2U+ZW5nPC9sYW5ndWFnZT48L3JlY29yZD48L0NpdGU+PC9FbmROb3RlPn==
</w:fldData>
                </w:fldChar>
              </w:r>
              <w:r w:rsidRPr="00EF3D19">
                <w:rPr>
                  <w:rFonts w:ascii="Arial" w:eastAsia="Times New Roman" w:hAnsi="Arial" w:cs="Arial"/>
                  <w:color w:val="323232"/>
                  <w:sz w:val="24"/>
                  <w:szCs w:val="24"/>
                  <w:vertAlign w:val="superscript"/>
                  <w:lang w:val="en" w:eastAsia="de-CH"/>
                </w:rPr>
                <w:instrText xml:space="preserve"> ADDIN EN.CITE </w:instrText>
              </w:r>
              <w:r w:rsidRPr="00EF3D19">
                <w:rPr>
                  <w:rFonts w:ascii="Arial" w:eastAsia="Times New Roman" w:hAnsi="Arial" w:cs="Arial"/>
                  <w:color w:val="323232"/>
                  <w:sz w:val="24"/>
                  <w:szCs w:val="24"/>
                  <w:vertAlign w:val="superscript"/>
                  <w:lang w:val="en" w:eastAsia="de-CH"/>
                </w:rPr>
                <w:fldChar w:fldCharType="begin">
                  <w:fldData xml:space="preserve">PEVuZE5vdGU+PENpdGU+PEF1dGhvcj5Bbmp1bTwvQXV0aG9yPjxZZWFyPjIwMTc8L1llYXI+PFJl
Y051bT42NDwvUmVjTnVtPjxEaXNwbGF5VGV4dD48c3R5bGUgZmFjZT0ic3VwZXJzY3JpcHQiPjMy
PC9zdHlsZT48L0Rpc3BsYXlUZXh0PjxyZWNvcmQ+PHJlYy1udW1iZXI+NjQ8L3JlYy1udW1iZXI+
PGZvcmVpZ24ta2V5cz48a2V5IGFwcD0iRU4iIGRiLWlkPSJydzJhZHd6cjZ3MGZyNmVkZTk5cHJl
d3dzc2R4dnowNXpzMnYiPjY0PC9rZXk+PC9mb3JlaWduLWtleXM+PHJlZi10eXBlIG5hbWU9Ikpv
dXJuYWwgQXJ0aWNsZSI+MTc8L3JlZi10eXBlPjxjb250cmlidXRvcnM+PGF1dGhvcnM+PGF1dGhv
cj5Bbmp1bSwgTS4gRi48L2F1dGhvcj48YXV0aG9yPlphbmthcmksIEUuPC9hdXRob3I+PGF1dGhv
cj5IYXNtYW4sIEguPC9hdXRob3I+PC9hdXRob3JzPjwvY29udHJpYnV0b3JzPjxhdXRoLWFkZHJl
c3M+RGVwYXJ0bWVudCBvZiBCYWN0ZXJpb2xvZ3ksIEFuaW1hbCBhbmQgUGxhbnQgSGVhbHRoIEFn
ZW5jeSwgU3VycmV5LCBVbml0ZWQgS2luZ2RvbS4mI3hEO05hdGlvbmFsIEZvb2QgSW5zdGl0dXRl
LCBUZWNobmljYWwgVW5pdmVyc2l0eSBvZiBEZW5tYXJrLCBMeW5nYnksIERlbm1hcmsuPC9hdXRo
LWFkZHJlc3M+PHRpdGxlcz48dGl0bGU+TW9sZWN1bGFyIE1ldGhvZHMgZm9yIERldGVjdGlvbiBv
ZiBBbnRpbWljcm9iaWFsIFJlc2lzdGFuY2U8L3RpdGxlPjxzZWNvbmRhcnktdGl0bGU+TWljcm9i
aW9sIFNwZWN0cjwvc2Vjb25kYXJ5LXRpdGxlPjxhbHQtdGl0bGU+TWljcm9iaW9sb2d5IHNwZWN0
cnVtPC9hbHQtdGl0bGU+PC90aXRsZXM+PHBlcmlvZGljYWw+PGZ1bGwtdGl0bGU+TWljcm9iaW9s
IFNwZWN0cjwvZnVsbC10aXRsZT48YWJici0xPk1pY3JvYmlvbG9neSBzcGVjdHJ1bTwvYWJici0x
PjwvcGVyaW9kaWNhbD48YWx0LXBlcmlvZGljYWw+PGZ1bGwtdGl0bGU+TWljcm9iaW9sIFNwZWN0
cjwvZnVsbC10aXRsZT48YWJici0xPk1pY3JvYmlvbG9neSBzcGVjdHJ1bTwvYWJici0xPjwvYWx0
LXBlcmlvZGljYWw+PHZvbHVtZT41PC92b2x1bWU+PG51bWJlcj42PC9udW1iZXI+PGVkaXRpb24+
MjAxNy8xMi8wOTwvZWRpdGlvbj48a2V5d29yZHM+PGtleXdvcmQ+QW5pbWFsczwva2V5d29yZD48
a2V5d29yZD5BbnRpLUJhY3RlcmlhbCBBZ2VudHMvcGhhcm1hY29sb2d5PC9rZXl3b3JkPjxrZXl3
b3JkPkJhY3RlcmlhL2RydWcgZWZmZWN0cy8gZ2VuZXRpY3MvIGlzb2xhdGlvbiAmYW1wOyBwdXJp
ZmljYXRpb248L2tleXdvcmQ+PGtleXdvcmQ+QmFjdGVyaW9sb2dpY2FsIFRlY2huaXF1ZXMvIG1l
dGhvZHM8L2tleXdvcmQ+PGtleXdvcmQ+RE5BLCBCYWN0ZXJpYWwvYW5hbHlzaXMvaXNvbGF0aW9u
ICZhbXA7IHB1cmlmaWNhdGlvbjwva2V5d29yZD48a2V5d29yZD5EcnVnIFJlc2lzdGFuY2UsIEJh
Y3RlcmlhbC9kcnVnIGVmZmVjdHMvIGdlbmV0aWNzPC9rZXl3b3JkPjxrZXl3b3JkPkRydWcgUmVz
aXN0YW5jZSwgTXVsdGlwbGUsIEJhY3RlcmlhbC9kcnVnIGVmZmVjdHMvZ2VuZXRpY3M8L2tleXdv
cmQ+PGtleXdvcmQ+R2VuZXRpYyBUZWNobmlxdWVzPC9rZXl3b3JkPjxrZXl3b3JkPkh1bWFuczwv
a2V5d29yZD48a2V5d29yZD5NZXRhZ2Vub21pY3MvbWV0aG9kczwva2V5d29yZD48a2V5d29yZD5P
bGlnb251Y2xlb3RpZGUgQXJyYXkgU2VxdWVuY2UgQW5hbHlzaXMvbWV0aG9kczwva2V5d29yZD48
a2V5d29yZD5Qb2x5bWVyYXNlIENoYWluIFJlYWN0aW9uL21ldGhvZHM8L2tleXdvcmQ+PGtleXdv
cmQ+U3BlY3Ryb21ldHJ5LCBNYXNzLCBNYXRyaXgtQXNzaXN0ZWQgTGFzZXIgRGVzb3JwdGlvbi1J
b25pemF0aW9uL21ldGhvZHM8L2tleXdvcmQ+PGtleXdvcmQ+V2hvbGUgR2Vub21lIFNlcXVlbmNp
bmcvbWV0aG9kczwva2V5d29yZD48L2tleXdvcmRzPjxkYXRlcz48eWVhcj4yMDE3PC95ZWFyPjxw
dWItZGF0ZXM+PGRhdGU+RGVjPC9kYXRlPjwvcHViLWRhdGVzPjwvZGF0ZXM+PGlzYm4+MjE2NS0w
NDk3IChFbGVjdHJvbmljKSYjeEQ7MjE2NS0wNDk3IChMaW5raW5nKTwvaXNibj48YWNjZXNzaW9u
LW51bT4yOTIxOTEwNzwvYWNjZXNzaW9uLW51bT48dXJscz48L3VybHM+PGVsZWN0cm9uaWMtcmVz
b3VyY2UtbnVtPjEwLjExMjgvbWljcm9iaW9sc3BlYy5BUkJBLTAwMTEtMjAxNzwvZWxlY3Ryb25p
Yy1yZXNvdXJjZS1udW0+PHJlbW90ZS1kYXRhYmFzZS1wcm92aWRlcj5OTE08L3JlbW90ZS1kYXRh
YmFzZS1wcm92aWRlcj48bGFuZ3VhZ2U+ZW5nPC9sYW5ndWFnZT48L3JlY29yZD48L0NpdGU+PENp
dGU+PEF1dGhvcj5Bbmp1bTwvQXV0aG9yPjxZZWFyPjIwMTc8L1llYXI+PFJlY051bT42NDwvUmVj
TnVtPjxyZWNvcmQ+PHJlYy1udW1iZXI+NjQ8L3JlYy1udW1iZXI+PGZvcmVpZ24ta2V5cz48a2V5
IGFwcD0iRU4iIGRiLWlkPSJydzJhZHd6cjZ3MGZyNmVkZTk5cHJld3dzc2R4dnowNXpzMnYiPjY0
PC9rZXk+PC9mb3JlaWduLWtleXM+PHJlZi10eXBlIG5hbWU9IkpvdXJuYWwgQXJ0aWNsZSI+MTc8
L3JlZi10eXBlPjxjb250cmlidXRvcnM+PGF1dGhvcnM+PGF1dGhvcj5Bbmp1bSwgTS4gRi48L2F1
dGhvcj48YXV0aG9yPlphbmthcmksIEUuPC9hdXRob3I+PGF1dGhvcj5IYXNtYW4sIEguPC9hdXRo
b3I+PC9hdXRob3JzPjwvY29udHJpYnV0b3JzPjxhdXRoLWFkZHJlc3M+RGVwYXJ0bWVudCBvZiBC
YWN0ZXJpb2xvZ3ksIEFuaW1hbCBhbmQgUGxhbnQgSGVhbHRoIEFnZW5jeSwgU3VycmV5LCBVbml0
ZWQgS2luZ2RvbS4mI3hEO05hdGlvbmFsIEZvb2QgSW5zdGl0dXRlLCBUZWNobmljYWwgVW5pdmVy
c2l0eSBvZiBEZW5tYXJrLCBMeW5nYnksIERlbm1hcmsuPC9hdXRoLWFkZHJlc3M+PHRpdGxlcz48
dGl0bGU+TW9sZWN1bGFyIE1ldGhvZHMgZm9yIERldGVjdGlvbiBvZiBBbnRpbWljcm9iaWFsIFJl
c2lzdGFuY2U8L3RpdGxlPjxzZWNvbmRhcnktdGl0bGU+TWljcm9iaW9sIFNwZWN0cjwvc2Vjb25k
YXJ5LXRpdGxlPjxhbHQtdGl0bGU+TWljcm9iaW9sb2d5IHNwZWN0cnVtPC9hbHQtdGl0bGU+PC90
aXRsZXM+PHBlcmlvZGljYWw+PGZ1bGwtdGl0bGU+TWljcm9iaW9sIFNwZWN0cjwvZnVsbC10aXRs
ZT48YWJici0xPk1pY3JvYmlvbG9neSBzcGVjdHJ1bTwvYWJici0xPjwvcGVyaW9kaWNhbD48YWx0
LXBlcmlvZGljYWw+PGZ1bGwtdGl0bGU+TWljcm9iaW9sIFNwZWN0cjwvZnVsbC10aXRsZT48YWJi
ci0xPk1pY3JvYmlvbG9neSBzcGVjdHJ1bTwvYWJici0xPjwvYWx0LXBlcmlvZGljYWw+PHZvbHVt
ZT41PC92b2x1bWU+PG51bWJlcj42PC9udW1iZXI+PGVkaXRpb24+MjAxNy8xMi8wOTwvZWRpdGlv
bj48a2V5d29yZHM+PGtleXdvcmQ+QW5pbWFsczwva2V5d29yZD48a2V5d29yZD5BbnRpLUJhY3Rl
cmlhbCBBZ2VudHMvcGhhcm1hY29sb2d5PC9rZXl3b3JkPjxrZXl3b3JkPkJhY3RlcmlhL2RydWcg
ZWZmZWN0cy8gZ2VuZXRpY3MvIGlzb2xhdGlvbiAmYW1wOyBwdXJpZmljYXRpb248L2tleXdvcmQ+
PGtleXdvcmQ+QmFjdGVyaW9sb2dpY2FsIFRlY2huaXF1ZXMvIG1ldGhvZHM8L2tleXdvcmQ+PGtl
eXdvcmQ+RE5BLCBCYWN0ZXJpYWwvYW5hbHlzaXMvaXNvbGF0aW9uICZhbXA7IHB1cmlmaWNhdGlv
bjwva2V5d29yZD48a2V5d29yZD5EcnVnIFJlc2lzdGFuY2UsIEJhY3RlcmlhbC9kcnVnIGVmZmVj
dHMvIGdlbmV0aWNzPC9rZXl3b3JkPjxrZXl3b3JkPkRydWcgUmVzaXN0YW5jZSwgTXVsdGlwbGUs
IEJhY3RlcmlhbC9kcnVnIGVmZmVjdHMvZ2VuZXRpY3M8L2tleXdvcmQ+PGtleXdvcmQ+R2VuZXRp
YyBUZWNobmlxdWVzPC9rZXl3b3JkPjxrZXl3b3JkPkh1bWFuczwva2V5d29yZD48a2V5d29yZD5N
ZXRhZ2Vub21pY3MvbWV0aG9kczwva2V5d29yZD48a2V5d29yZD5PbGlnb251Y2xlb3RpZGUgQXJy
YXkgU2VxdWVuY2UgQW5hbHlzaXMvbWV0aG9kczwva2V5d29yZD48a2V5d29yZD5Qb2x5bWVyYXNl
IENoYWluIFJlYWN0aW9uL21ldGhvZHM8L2tleXdvcmQ+PGtleXdvcmQ+U3BlY3Ryb21ldHJ5LCBN
YXNzLCBNYXRyaXgtQXNzaXN0ZWQgTGFzZXIgRGVzb3JwdGlvbi1Jb25pemF0aW9uL21ldGhvZHM8
L2tleXdvcmQ+PGtleXdvcmQ+V2hvbGUgR2Vub21lIFNlcXVlbmNpbmcvbWV0aG9kczwva2V5d29y
ZD48L2tleXdvcmRzPjxkYXRlcz48eWVhcj4yMDE3PC95ZWFyPjxwdWItZGF0ZXM+PGRhdGU+RGVj
PC9kYXRlPjwvcHViLWRhdGVzPjwvZGF0ZXM+PGlzYm4+MjE2NS0wNDk3IChFbGVjdHJvbmljKSYj
eEQ7MjE2NS0wNDk3IChMaW5raW5nKTwvaXNibj48YWNjZXNzaW9uLW51bT4yOTIxOTEwNzwvYWNj
ZXNzaW9uLW51bT48dXJscz48L3VybHM+PGVsZWN0cm9uaWMtcmVzb3VyY2UtbnVtPjEwLjExMjgv
bWljcm9iaW9sc3BlYy5BUkJBLTAwMTEtMjAxNzwvZWxlY3Ryb25pYy1yZXNvdXJjZS1udW0+PHJl
bW90ZS1kYXRhYmFzZS1wcm92aWRlcj5OTE08L3JlbW90ZS1kYXRhYmFzZS1wcm92aWRlcj48bGFu
Z3VhZ2U+ZW5nPC9sYW5ndWFnZT48L3JlY29yZD48L0NpdGU+PC9FbmROb3RlPn==
</w:fldData>
                </w:fldChar>
              </w:r>
              <w:r w:rsidRPr="00EF3D19">
                <w:rPr>
                  <w:rFonts w:ascii="Arial" w:eastAsia="Times New Roman" w:hAnsi="Arial" w:cs="Arial"/>
                  <w:color w:val="323232"/>
                  <w:sz w:val="24"/>
                  <w:szCs w:val="24"/>
                  <w:vertAlign w:val="superscript"/>
                  <w:lang w:val="en" w:eastAsia="de-CH"/>
                </w:rPr>
                <w:instrText xml:space="preserve"> ADDIN EN.CITE.DATA </w:instrText>
              </w:r>
              <w:r w:rsidRPr="00EF3D19">
                <w:rPr>
                  <w:rFonts w:ascii="Arial" w:eastAsia="Times New Roman" w:hAnsi="Arial" w:cs="Arial"/>
                  <w:color w:val="323232"/>
                  <w:sz w:val="24"/>
                  <w:szCs w:val="24"/>
                  <w:vertAlign w:val="superscript"/>
                  <w:lang w:val="en" w:eastAsia="de-CH"/>
                </w:rPr>
              </w:r>
              <w:r w:rsidRPr="00EF3D19">
                <w:rPr>
                  <w:rFonts w:ascii="Arial" w:eastAsia="Times New Roman" w:hAnsi="Arial" w:cs="Arial"/>
                  <w:color w:val="323232"/>
                  <w:sz w:val="24"/>
                  <w:szCs w:val="24"/>
                  <w:vertAlign w:val="superscript"/>
                  <w:lang w:val="en" w:eastAsia="de-CH"/>
                </w:rPr>
                <w:fldChar w:fldCharType="end"/>
              </w:r>
              <w:r w:rsidRPr="00EF3D19">
                <w:rPr>
                  <w:rFonts w:ascii="Arial" w:eastAsia="Times New Roman" w:hAnsi="Arial" w:cs="Arial"/>
                  <w:color w:val="323232"/>
                  <w:sz w:val="24"/>
                  <w:szCs w:val="24"/>
                  <w:vertAlign w:val="superscript"/>
                  <w:lang w:val="en" w:eastAsia="de-CH"/>
                </w:rPr>
              </w:r>
              <w:r w:rsidRPr="00EF3D19">
                <w:rPr>
                  <w:rFonts w:ascii="Arial" w:eastAsia="Times New Roman" w:hAnsi="Arial" w:cs="Arial"/>
                  <w:color w:val="323232"/>
                  <w:sz w:val="24"/>
                  <w:szCs w:val="24"/>
                  <w:vertAlign w:val="superscript"/>
                  <w:lang w:val="en" w:eastAsia="de-CH"/>
                </w:rPr>
                <w:fldChar w:fldCharType="separate"/>
              </w:r>
              <w:r w:rsidRPr="00EF3D19">
                <w:rPr>
                  <w:rFonts w:ascii="Arial" w:eastAsia="Times New Roman" w:hAnsi="Arial" w:cs="Arial"/>
                  <w:noProof/>
                  <w:color w:val="323232"/>
                  <w:sz w:val="24"/>
                  <w:szCs w:val="24"/>
                  <w:vertAlign w:val="superscript"/>
                  <w:lang w:val="en" w:eastAsia="de-CH"/>
                </w:rPr>
                <w:t>32</w:t>
              </w:r>
              <w:r w:rsidRPr="00EF3D19">
                <w:rPr>
                  <w:rFonts w:ascii="Arial" w:eastAsia="Times New Roman" w:hAnsi="Arial" w:cs="Arial"/>
                  <w:color w:val="323232"/>
                  <w:sz w:val="24"/>
                  <w:szCs w:val="24"/>
                  <w:vertAlign w:val="superscript"/>
                  <w:lang w:val="en" w:eastAsia="de-CH"/>
                </w:rPr>
                <w:fldChar w:fldCharType="end"/>
              </w:r>
            </w:hyperlink>
          </w:p>
        </w:tc>
      </w:tr>
      <w:tr w:rsidR="00F436B5" w:rsidRPr="00951787" w:rsidTr="00B77F7C">
        <w:trPr>
          <w:trHeight w:val="353"/>
          <w:jc w:val="center"/>
        </w:trPr>
        <w:tc>
          <w:tcPr>
            <w:tcW w:w="2943" w:type="dxa"/>
            <w:tcBorders>
              <w:left w:val="single" w:sz="12" w:space="0" w:color="FFFFFF" w:themeColor="background1"/>
              <w:bottom w:val="single" w:sz="12" w:space="0" w:color="auto"/>
              <w:right w:val="single" w:sz="4" w:space="0" w:color="FFFFFF" w:themeColor="background1"/>
            </w:tcBorders>
          </w:tcPr>
          <w:p w:rsidR="00F436B5" w:rsidRPr="00EF3D19" w:rsidRDefault="00F436B5" w:rsidP="00EF3D19">
            <w:pPr>
              <w:suppressLineNumbers/>
              <w:spacing w:after="100" w:afterAutospacing="1"/>
              <w:rPr>
                <w:rFonts w:ascii="Arial" w:hAnsi="Arial" w:cs="Arial"/>
                <w:sz w:val="24"/>
                <w:szCs w:val="24"/>
                <w:lang w:val="en-GB"/>
              </w:rPr>
            </w:pPr>
          </w:p>
        </w:tc>
        <w:tc>
          <w:tcPr>
            <w:tcW w:w="4111" w:type="dxa"/>
            <w:tcBorders>
              <w:left w:val="single" w:sz="4" w:space="0" w:color="FFFFFF" w:themeColor="background1"/>
              <w:bottom w:val="single" w:sz="12" w:space="0" w:color="auto"/>
            </w:tcBorders>
          </w:tcPr>
          <w:p w:rsidR="00F436B5" w:rsidRPr="00EF3D19" w:rsidRDefault="00F436B5" w:rsidP="00EF3D19">
            <w:pPr>
              <w:suppressLineNumbers/>
              <w:spacing w:after="100" w:afterAutospacing="1"/>
              <w:rPr>
                <w:rFonts w:ascii="Arial" w:hAnsi="Arial" w:cs="Arial"/>
                <w:sz w:val="24"/>
                <w:szCs w:val="24"/>
                <w:lang w:val="en-GB"/>
              </w:rPr>
            </w:pPr>
            <w:r w:rsidRPr="00EF3D19">
              <w:rPr>
                <w:rFonts w:ascii="Arial" w:eastAsia="Times New Roman" w:hAnsi="Arial" w:cs="Arial"/>
                <w:color w:val="323232"/>
                <w:sz w:val="24"/>
                <w:szCs w:val="24"/>
                <w:lang w:val="en" w:eastAsia="de-CH"/>
              </w:rPr>
              <w:t>Limited opportunities to compare genotype with phenotype</w:t>
            </w:r>
          </w:p>
        </w:tc>
        <w:tc>
          <w:tcPr>
            <w:tcW w:w="2835" w:type="dxa"/>
            <w:tcBorders>
              <w:bottom w:val="single" w:sz="12" w:space="0" w:color="auto"/>
              <w:right w:val="single" w:sz="4"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p>
        </w:tc>
        <w:tc>
          <w:tcPr>
            <w:tcW w:w="4961" w:type="dxa"/>
            <w:tcBorders>
              <w:left w:val="single" w:sz="4" w:space="0" w:color="FFFFFF" w:themeColor="background1"/>
              <w:bottom w:val="single" w:sz="12" w:space="0" w:color="auto"/>
              <w:right w:val="single" w:sz="12" w:space="0" w:color="FFFFFF" w:themeColor="background1"/>
            </w:tcBorders>
          </w:tcPr>
          <w:p w:rsidR="00F436B5" w:rsidRPr="00EF3D19" w:rsidRDefault="00F436B5" w:rsidP="00EF3D19">
            <w:pPr>
              <w:suppressLineNumbers/>
              <w:spacing w:after="100" w:afterAutospacing="1"/>
              <w:rPr>
                <w:rFonts w:ascii="Arial" w:eastAsia="Times New Roman" w:hAnsi="Arial" w:cs="Arial"/>
                <w:color w:val="323232"/>
                <w:sz w:val="24"/>
                <w:szCs w:val="24"/>
                <w:lang w:val="en" w:eastAsia="de-CH"/>
              </w:rPr>
            </w:pPr>
            <w:r w:rsidRPr="00EF3D19">
              <w:rPr>
                <w:rFonts w:ascii="Arial" w:eastAsia="Times New Roman" w:hAnsi="Arial" w:cs="Arial"/>
                <w:color w:val="323232"/>
                <w:sz w:val="24"/>
                <w:szCs w:val="24"/>
                <w:lang w:val="en" w:eastAsia="de-CH"/>
              </w:rPr>
              <w:t>High costs (mainly related to the complex bioinformatics infrastructure)</w:t>
            </w:r>
          </w:p>
        </w:tc>
      </w:tr>
    </w:tbl>
    <w:p w:rsidR="00EF3D19" w:rsidRPr="00EF3D19" w:rsidRDefault="00EF3D19" w:rsidP="00F436B5">
      <w:pPr>
        <w:suppressLineNumbers/>
        <w:spacing w:after="0" w:line="480" w:lineRule="auto"/>
        <w:rPr>
          <w:rFonts w:ascii="Arial" w:hAnsi="Arial" w:cs="Arial"/>
          <w:sz w:val="10"/>
          <w:szCs w:val="24"/>
          <w:lang w:val="en-GB"/>
        </w:rPr>
      </w:pPr>
    </w:p>
    <w:p w:rsidR="00EF3D19" w:rsidRDefault="00EF3D19" w:rsidP="00EF3D19">
      <w:pPr>
        <w:suppressLineNumbers/>
        <w:spacing w:after="0" w:line="480" w:lineRule="auto"/>
        <w:rPr>
          <w:rFonts w:ascii="Arial" w:hAnsi="Arial" w:cs="Arial"/>
          <w:sz w:val="24"/>
          <w:szCs w:val="24"/>
          <w:lang w:val="en-GB"/>
        </w:rPr>
      </w:pPr>
      <w:r w:rsidRPr="00EF3D19">
        <w:rPr>
          <w:rFonts w:ascii="Arial" w:hAnsi="Arial" w:cs="Arial"/>
          <w:sz w:val="24"/>
          <w:szCs w:val="24"/>
          <w:u w:val="single"/>
          <w:lang w:val="en-GB"/>
        </w:rPr>
        <w:t>Footnotes</w:t>
      </w:r>
      <w:r>
        <w:rPr>
          <w:rFonts w:ascii="Arial" w:hAnsi="Arial" w:cs="Arial"/>
          <w:sz w:val="24"/>
          <w:szCs w:val="24"/>
          <w:lang w:val="en-GB"/>
        </w:rPr>
        <w:t>:</w:t>
      </w:r>
    </w:p>
    <w:p w:rsidR="00F436B5" w:rsidRPr="00EF3D19" w:rsidRDefault="00F436B5" w:rsidP="00F436B5">
      <w:pPr>
        <w:suppressLineNumbers/>
        <w:spacing w:after="0" w:line="480" w:lineRule="auto"/>
        <w:rPr>
          <w:rFonts w:ascii="Arial" w:hAnsi="Arial" w:cs="Arial"/>
          <w:sz w:val="24"/>
          <w:szCs w:val="24"/>
          <w:lang w:val="en-GB"/>
        </w:rPr>
      </w:pPr>
      <w:proofErr w:type="gramStart"/>
      <w:r w:rsidRPr="009F4CCE">
        <w:rPr>
          <w:rFonts w:ascii="Arial" w:hAnsi="Arial" w:cs="Arial"/>
          <w:sz w:val="24"/>
          <w:szCs w:val="24"/>
          <w:vertAlign w:val="superscript"/>
          <w:lang w:val="en-GB"/>
        </w:rPr>
        <w:t>¤</w:t>
      </w:r>
      <w:r w:rsidRPr="00EF3D19">
        <w:rPr>
          <w:rFonts w:ascii="Arial" w:hAnsi="Arial" w:cs="Arial"/>
          <w:sz w:val="24"/>
          <w:szCs w:val="24"/>
          <w:lang w:val="en-GB"/>
        </w:rPr>
        <w:t>Phenotypic methods: agar and broth microdilution (the latter being the reference standard) or disc diffusion, followed by interpretation according to agreed guidelines.</w:t>
      </w:r>
      <w:proofErr w:type="gramEnd"/>
    </w:p>
    <w:p w:rsidR="00F436B5" w:rsidRPr="00EF3D19" w:rsidRDefault="00F436B5" w:rsidP="00F436B5">
      <w:pPr>
        <w:suppressLineNumbers/>
        <w:spacing w:after="0" w:line="480" w:lineRule="auto"/>
        <w:rPr>
          <w:rFonts w:ascii="Arial" w:hAnsi="Arial" w:cs="Arial"/>
          <w:sz w:val="24"/>
          <w:szCs w:val="24"/>
          <w:lang w:val="en-GB"/>
        </w:rPr>
      </w:pPr>
      <w:r w:rsidRPr="009F4CCE">
        <w:rPr>
          <w:rFonts w:ascii="Arial" w:hAnsi="Arial" w:cs="Arial"/>
          <w:sz w:val="24"/>
          <w:szCs w:val="24"/>
          <w:vertAlign w:val="superscript"/>
          <w:lang w:val="en-GB"/>
        </w:rPr>
        <w:lastRenderedPageBreak/>
        <w:t>*</w:t>
      </w:r>
      <w:r w:rsidRPr="00EF3D19">
        <w:rPr>
          <w:rFonts w:ascii="Arial" w:hAnsi="Arial" w:cs="Arial"/>
          <w:sz w:val="24"/>
          <w:szCs w:val="24"/>
          <w:lang w:val="en-GB"/>
        </w:rPr>
        <w:t>Genotypic methods: metagenomics; PCR assays are not included as they provide valid information on AMR determinants known to be associated with the identified pathogen, but they are not suitable for detecting completely new genes families, novel genes, or new point mutations.</w:t>
      </w:r>
    </w:p>
    <w:p w:rsidR="00F436B5" w:rsidRPr="00EF3D19" w:rsidRDefault="00EF3D19" w:rsidP="00F436B5">
      <w:pPr>
        <w:autoSpaceDE w:val="0"/>
        <w:autoSpaceDN w:val="0"/>
        <w:adjustRightInd w:val="0"/>
        <w:spacing w:after="0" w:line="480" w:lineRule="auto"/>
        <w:rPr>
          <w:rFonts w:ascii="Arial" w:hAnsi="Arial" w:cs="Arial"/>
          <w:sz w:val="24"/>
          <w:szCs w:val="24"/>
          <w:lang w:val="en-GB"/>
        </w:rPr>
      </w:pPr>
      <w:r>
        <w:rPr>
          <w:rFonts w:ascii="Arial" w:hAnsi="Arial" w:cs="Arial"/>
          <w:sz w:val="24"/>
          <w:szCs w:val="24"/>
          <w:lang w:val="en-GB"/>
        </w:rPr>
        <w:t xml:space="preserve">Abbreviations: </w:t>
      </w:r>
      <w:r w:rsidR="00F436B5" w:rsidRPr="00EF3D19">
        <w:rPr>
          <w:rFonts w:ascii="Arial" w:hAnsi="Arial" w:cs="Arial"/>
          <w:sz w:val="24"/>
          <w:szCs w:val="24"/>
          <w:lang w:val="en-GB"/>
        </w:rPr>
        <w:t>AMR, antimicrobial resistance; QC, quality control; WGS, whole-genome sequencing</w:t>
      </w:r>
    </w:p>
    <w:p w:rsidR="00C47409" w:rsidRPr="00F436B5" w:rsidRDefault="00A6650A">
      <w:pPr>
        <w:rPr>
          <w:lang w:val="en-GB"/>
        </w:rPr>
      </w:pPr>
    </w:p>
    <w:sectPr w:rsidR="00C47409" w:rsidRPr="00F436B5" w:rsidSect="00B77F7C">
      <w:pgSz w:w="16838" w:h="11906" w:orient="landscape"/>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6B5"/>
    <w:rsid w:val="003971AD"/>
    <w:rsid w:val="00744AB2"/>
    <w:rsid w:val="008A26D0"/>
    <w:rsid w:val="00951787"/>
    <w:rsid w:val="009F4CCE"/>
    <w:rsid w:val="00A6650A"/>
    <w:rsid w:val="00B77F7C"/>
    <w:rsid w:val="00E0028A"/>
    <w:rsid w:val="00EF3D19"/>
    <w:rsid w:val="00F436B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436B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4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436B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4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63</Words>
  <Characters>2291</Characters>
  <Application>Microsoft Office Word</Application>
  <DocSecurity>0</DocSecurity>
  <Lines>19</Lines>
  <Paragraphs>5</Paragraphs>
  <ScaleCrop>false</ScaleCrop>
  <HeadingPairs>
    <vt:vector size="2" baseType="variant">
      <vt:variant>
        <vt:lpstr>Titel</vt:lpstr>
      </vt:variant>
      <vt:variant>
        <vt:i4>1</vt:i4>
      </vt:variant>
    </vt:vector>
  </HeadingPairs>
  <TitlesOfParts>
    <vt:vector size="1" baseType="lpstr">
      <vt:lpstr/>
    </vt:vector>
  </TitlesOfParts>
  <Company>Universitäts-Kinderspital beider Basel (UKBB)</Company>
  <LinksUpToDate>false</LinksUpToDate>
  <CharactersWithSpaces>2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Mack</dc:creator>
  <cp:lastModifiedBy>Ines Mack</cp:lastModifiedBy>
  <cp:revision>4</cp:revision>
  <dcterms:created xsi:type="dcterms:W3CDTF">2019-09-01T13:39:00Z</dcterms:created>
  <dcterms:modified xsi:type="dcterms:W3CDTF">2019-09-01T13:40:00Z</dcterms:modified>
</cp:coreProperties>
</file>